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D9430B" w14:textId="3FEA65A7" w:rsidR="00AE7551" w:rsidRDefault="00AE7551" w:rsidP="00A80F81">
      <w:pPr>
        <w:spacing w:line="360" w:lineRule="auto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79348F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Supplementa</w:t>
      </w:r>
      <w:r w:rsidR="00A80F81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ry</w:t>
      </w:r>
      <w:r w:rsidRPr="0079348F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 Appendix</w:t>
      </w:r>
    </w:p>
    <w:p w14:paraId="646DDC77" w14:textId="7B3D3D17" w:rsidR="00EB50CA" w:rsidRPr="007B47AB" w:rsidRDefault="00EB50CA" w:rsidP="007B47AB">
      <w:pPr>
        <w:pStyle w:val="ListParagraph"/>
        <w:numPr>
          <w:ilvl w:val="0"/>
          <w:numId w:val="4"/>
        </w:num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7B47AB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Characteristic</w:t>
      </w:r>
      <w:r w:rsidR="00361F8D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s</w:t>
      </w:r>
      <w:r w:rsidRPr="007B47AB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 of food groups</w:t>
      </w:r>
    </w:p>
    <w:p w14:paraId="65AFACD3" w14:textId="44A41E55" w:rsidR="00EB50CA" w:rsidRPr="004608EB" w:rsidRDefault="00EB50CA" w:rsidP="00EB50CA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Supplementary</w:t>
      </w:r>
      <w:r w:rsidRPr="003A5F91">
        <w:rPr>
          <w:rFonts w:ascii="Times New Roman" w:eastAsia="Calibri" w:hAnsi="Times New Roman" w:cs="Times New Roman"/>
          <w:b/>
          <w:color w:val="222222"/>
          <w:sz w:val="24"/>
          <w:szCs w:val="24"/>
          <w:shd w:val="clear" w:color="auto" w:fill="FFFFFF"/>
          <w:lang w:val="en-GB"/>
        </w:rPr>
        <w:t xml:space="preserve"> Table</w:t>
      </w:r>
      <w:r>
        <w:rPr>
          <w:rFonts w:ascii="Times New Roman" w:eastAsia="Calibri" w:hAnsi="Times New Roman" w:cs="Times New Roman"/>
          <w:b/>
          <w:color w:val="222222"/>
          <w:sz w:val="24"/>
          <w:szCs w:val="24"/>
          <w:shd w:val="clear" w:color="auto" w:fill="FFFFFF"/>
          <w:lang w:val="en-GB"/>
        </w:rPr>
        <w:t xml:space="preserve"> 1</w:t>
      </w:r>
      <w:r w:rsidRPr="003A5F91">
        <w:rPr>
          <w:rFonts w:ascii="Times New Roman" w:eastAsia="Calibri" w:hAnsi="Times New Roman" w:cs="Times New Roman"/>
          <w:b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Pr="004608EB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Characteristic</w:t>
      </w:r>
      <w:r w:rsidR="00361F8D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s</w:t>
      </w:r>
      <w:r w:rsidRPr="004608EB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of food group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78"/>
        <w:gridCol w:w="5594"/>
      </w:tblGrid>
      <w:tr w:rsidR="00EB50CA" w:rsidRPr="003A5F91" w14:paraId="393D9302" w14:textId="77777777" w:rsidTr="006F4633">
        <w:trPr>
          <w:trHeight w:val="276"/>
        </w:trPr>
        <w:tc>
          <w:tcPr>
            <w:tcW w:w="1917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F861490" w14:textId="77777777" w:rsidR="00EB50CA" w:rsidRPr="0001791B" w:rsidRDefault="00EB50CA" w:rsidP="006F4633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01791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Food groups</w:t>
            </w:r>
          </w:p>
        </w:tc>
        <w:tc>
          <w:tcPr>
            <w:tcW w:w="3083" w:type="pct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75CFA017" w14:textId="77777777" w:rsidR="00EB50CA" w:rsidRPr="00CF254F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CF254F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ood items, g/day</w:t>
            </w:r>
          </w:p>
        </w:tc>
      </w:tr>
      <w:tr w:rsidR="00EB50CA" w:rsidRPr="003A5F91" w14:paraId="10CE1B81" w14:textId="77777777" w:rsidTr="006F4633">
        <w:trPr>
          <w:trHeight w:val="276"/>
        </w:trPr>
        <w:tc>
          <w:tcPr>
            <w:tcW w:w="1917" w:type="pct"/>
            <w:vMerge/>
            <w:tcBorders>
              <w:bottom w:val="single" w:sz="4" w:space="0" w:color="auto"/>
            </w:tcBorders>
          </w:tcPr>
          <w:p w14:paraId="0A3D88EC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</w:p>
        </w:tc>
        <w:tc>
          <w:tcPr>
            <w:tcW w:w="3083" w:type="pct"/>
            <w:vMerge/>
            <w:tcBorders>
              <w:bottom w:val="single" w:sz="4" w:space="0" w:color="auto"/>
            </w:tcBorders>
          </w:tcPr>
          <w:p w14:paraId="75BA8D5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</w:p>
        </w:tc>
      </w:tr>
      <w:tr w:rsidR="00EB50CA" w:rsidRPr="003A5F91" w14:paraId="7B5EB5EE" w14:textId="77777777" w:rsidTr="006F4633">
        <w:trPr>
          <w:trHeight w:val="276"/>
        </w:trPr>
        <w:tc>
          <w:tcPr>
            <w:tcW w:w="1917" w:type="pct"/>
            <w:vMerge/>
            <w:tcBorders>
              <w:bottom w:val="single" w:sz="4" w:space="0" w:color="auto"/>
            </w:tcBorders>
          </w:tcPr>
          <w:p w14:paraId="4E01DAE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</w:p>
        </w:tc>
        <w:tc>
          <w:tcPr>
            <w:tcW w:w="3083" w:type="pct"/>
            <w:vMerge/>
            <w:tcBorders>
              <w:bottom w:val="single" w:sz="4" w:space="0" w:color="auto"/>
            </w:tcBorders>
          </w:tcPr>
          <w:p w14:paraId="3838F01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</w:p>
        </w:tc>
      </w:tr>
      <w:tr w:rsidR="00EB50CA" w:rsidRPr="00361F8D" w14:paraId="66ECC46B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7B767207" w14:textId="3FC816C8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efined grain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0A017F71" w14:textId="7EF6763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ite</w:t>
            </w:r>
          </w:p>
          <w:p w14:paraId="7682C021" w14:textId="1C40A50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rispb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ite</w:t>
            </w:r>
          </w:p>
          <w:p w14:paraId="1111A708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weet bun/roll/pretzel</w:t>
            </w:r>
          </w:p>
          <w:p w14:paraId="6D4186E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affle</w:t>
            </w:r>
          </w:p>
          <w:p w14:paraId="05E0C06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ancakes</w:t>
            </w:r>
          </w:p>
          <w:p w14:paraId="1A412447" w14:textId="6B822C72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Noodles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instant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r Lee)</w:t>
            </w:r>
          </w:p>
          <w:p w14:paraId="501985DE" w14:textId="622DB29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ereal rice/oats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puffed</w:t>
            </w:r>
          </w:p>
          <w:p w14:paraId="7E3179D3" w14:textId="4721D9C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ereal muesli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weetened</w:t>
            </w:r>
          </w:p>
          <w:p w14:paraId="4B1B8E3C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rnflakes</w:t>
            </w:r>
          </w:p>
          <w:p w14:paraId="7B2C73ED" w14:textId="576F8A2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ereal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weetene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onnikorn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/Choco/Frosties)</w:t>
            </w:r>
          </w:p>
          <w:p w14:paraId="73684D05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rridge with rice/other with milk</w:t>
            </w:r>
          </w:p>
          <w:p w14:paraId="035FB7D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Porridge sour cream </w:t>
            </w:r>
          </w:p>
          <w:p w14:paraId="0A1BC8A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otdog bun/potato wrap</w:t>
            </w:r>
          </w:p>
        </w:tc>
      </w:tr>
      <w:tr w:rsidR="00EB50CA" w:rsidRPr="00361F8D" w14:paraId="1B9C3435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24382759" w14:textId="096B8FEF" w:rsidR="00EB50CA" w:rsidRPr="00985646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hole grain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50-100%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194A3915" w14:textId="6AAD005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olegrain 50%</w:t>
            </w:r>
          </w:p>
          <w:p w14:paraId="4F7C9380" w14:textId="41792466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olegrain 50-100%</w:t>
            </w:r>
          </w:p>
          <w:p w14:paraId="79336A2A" w14:textId="6DFFE578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rispb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olegrain</w:t>
            </w:r>
          </w:p>
          <w:p w14:paraId="447CD733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rridge oatmeal</w:t>
            </w:r>
          </w:p>
          <w:p w14:paraId="0458A8CE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atmeal/4-grain</w:t>
            </w:r>
          </w:p>
          <w:p w14:paraId="5850A22E" w14:textId="7C4FE1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ereal muesli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unsweetened</w:t>
            </w:r>
          </w:p>
          <w:p w14:paraId="286A9328" w14:textId="7BBC7384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ereal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unsweetene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ll Bran/Weetabix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avrefras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)</w:t>
            </w:r>
          </w:p>
        </w:tc>
      </w:tr>
      <w:tr w:rsidR="00EB50CA" w:rsidRPr="003A5F91" w14:paraId="3865A7F6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528BA474" w14:textId="544901AF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utter, margarin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 mix of butter, margarin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nd oil as spread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5230CFC1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Butter on bread </w:t>
            </w:r>
          </w:p>
          <w:p w14:paraId="359F023F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Margarine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emykt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n bread</w:t>
            </w:r>
          </w:p>
          <w:p w14:paraId="3025EA47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Margarine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elett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n bread</w:t>
            </w:r>
          </w:p>
          <w:p w14:paraId="399972E5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rgarine soft other on brea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oft Flora/Soft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kstra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) </w:t>
            </w:r>
          </w:p>
          <w:p w14:paraId="4ED99182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Margarin Vita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jertego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n bread</w:t>
            </w:r>
          </w:p>
          <w:p w14:paraId="0BB00BA9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Margarine Soft Flora Lett/Vita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jertego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ett on bread</w:t>
            </w:r>
          </w:p>
          <w:p w14:paraId="7BBC074A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rgarine Melange on bread</w:t>
            </w:r>
          </w:p>
          <w:p w14:paraId="7770AB3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rgarine other on bread</w:t>
            </w:r>
          </w:p>
        </w:tc>
      </w:tr>
      <w:tr w:rsidR="00EB50CA" w:rsidRPr="00361F8D" w14:paraId="73473587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2EE964C1" w14:textId="64D69722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hey chees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4ACB1887" w14:textId="0E7CACBB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ey/prim</w:t>
            </w:r>
          </w:p>
          <w:p w14:paraId="6C78D9C4" w14:textId="43EC1E0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ey/prim light</w:t>
            </w:r>
          </w:p>
        </w:tc>
      </w:tr>
      <w:tr w:rsidR="00EB50CA" w:rsidRPr="00361F8D" w14:paraId="455C390C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DDD69AB" w14:textId="1770D0F1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5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hite chees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2B6EB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, white/gouda</w:t>
            </w:r>
          </w:p>
          <w:p w14:paraId="5742E853" w14:textId="4A27294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ite/gouda light</w:t>
            </w:r>
          </w:p>
          <w:p w14:paraId="3CD79870" w14:textId="6369703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oft spread </w:t>
            </w:r>
          </w:p>
          <w:p w14:paraId="35FFDAD4" w14:textId="4FAFA5B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oft spread light</w:t>
            </w:r>
          </w:p>
          <w:p w14:paraId="337ABE33" w14:textId="62ABE27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="00361F8D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="00361F8D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ttage</w:t>
            </w:r>
          </w:p>
          <w:p w14:paraId="06DF7370" w14:textId="41A3397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chees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lue</w:t>
            </w:r>
          </w:p>
        </w:tc>
      </w:tr>
      <w:tr w:rsidR="00EB50CA" w:rsidRPr="003A5F91" w14:paraId="4A3923F8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7E056563" w14:textId="5E0C5C01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6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Processed meat or </w:t>
            </w:r>
            <w:proofErr w:type="spellStart"/>
            <w:r w:rsidR="00361F8D" w:rsidRP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até</w:t>
            </w:r>
            <w:proofErr w:type="spellEnd"/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or sandwich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0F739D" w14:textId="7B80252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ologna sausage</w:t>
            </w:r>
          </w:p>
          <w:p w14:paraId="5BD31032" w14:textId="25BC988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iled ham/turkey ham/light saveloy</w:t>
            </w:r>
          </w:p>
          <w:p w14:paraId="4B2136EA" w14:textId="162A6B9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alami/smoked/cured sausage</w:t>
            </w:r>
          </w:p>
          <w:p w14:paraId="5444864C" w14:textId="177110F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lastRenderedPageBreak/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ver paste</w:t>
            </w:r>
          </w:p>
          <w:p w14:paraId="63E102E6" w14:textId="395C8FC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ver paste light</w:t>
            </w:r>
          </w:p>
        </w:tc>
      </w:tr>
      <w:tr w:rsidR="00EB50CA" w:rsidRPr="003A5F91" w14:paraId="4271D8E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D25C8F3" w14:textId="1B3283E2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lastRenderedPageBreak/>
              <w:t>7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nned/smoked fish, cod roe from a toothpaste-like tub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 shrimp/crab for sandwich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9ABC4F" w14:textId="2018D38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aviar</w:t>
            </w:r>
          </w:p>
          <w:p w14:paraId="34371F15" w14:textId="47A578FA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aviar and cod liver mix</w:t>
            </w:r>
          </w:p>
          <w:p w14:paraId="41B03030" w14:textId="12388DF9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ackerel in tomato sauce</w:t>
            </w:r>
          </w:p>
          <w:p w14:paraId="1F3566D3" w14:textId="2D6C1558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moked/gravlax salmon/trout</w:t>
            </w:r>
          </w:p>
          <w:p w14:paraId="5EB667C5" w14:textId="39BF858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ardines/pickled herring/anchovy</w:t>
            </w:r>
          </w:p>
          <w:p w14:paraId="16B7D679" w14:textId="7EA5616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una fish</w:t>
            </w:r>
          </w:p>
          <w:p w14:paraId="25AB94A2" w14:textId="70F5610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hrimp/crab</w:t>
            </w:r>
          </w:p>
        </w:tc>
      </w:tr>
      <w:tr w:rsidR="00EB50CA" w:rsidRPr="00361F8D" w14:paraId="7F088477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249BE047" w14:textId="7BFA2FB1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8.</w:t>
            </w:r>
            <w:r w:rsidR="00FE028E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weet spreads or sweetener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F7D804" w14:textId="12F03274" w:rsidR="00EB50CA" w:rsidRPr="00985646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jam/marmalade</w:t>
            </w:r>
          </w:p>
          <w:p w14:paraId="6126CB39" w14:textId="5C07F8C3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jam light</w:t>
            </w:r>
          </w:p>
          <w:p w14:paraId="284F2545" w14:textId="00C8FEA8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ocolate/nut</w:t>
            </w:r>
          </w:p>
          <w:p w14:paraId="7F55A08E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 sweet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honey/syrup/Sunda)</w:t>
            </w:r>
          </w:p>
          <w:p w14:paraId="12FD5549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Jam on cereal/porridge</w:t>
            </w:r>
          </w:p>
          <w:p w14:paraId="1BBD8200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ugar on cereal/porridge</w:t>
            </w:r>
          </w:p>
          <w:p w14:paraId="5031017B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ugar in coffee</w:t>
            </w:r>
          </w:p>
          <w:p w14:paraId="0312B077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ugar in tea</w:t>
            </w:r>
          </w:p>
        </w:tc>
      </w:tr>
      <w:tr w:rsidR="00EB50CA" w:rsidRPr="003A5F91" w14:paraId="56927E07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4CED521" w14:textId="016D5781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9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yonnaise salads or mayonnaise as spread/dressing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0DD2FBD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yonnaise on bread</w:t>
            </w:r>
          </w:p>
          <w:p w14:paraId="7213A744" w14:textId="397A0B8A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ayonnaise sala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Italian salad)</w:t>
            </w:r>
          </w:p>
          <w:p w14:paraId="7704BED5" w14:textId="2BD8BBC3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ayonnaise salad light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Italian salad light)</w:t>
            </w:r>
          </w:p>
          <w:p w14:paraId="0C19D73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tato salad with mayonnaise</w:t>
            </w:r>
          </w:p>
          <w:p w14:paraId="5661E06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yonnaise/remoulade</w:t>
            </w:r>
          </w:p>
          <w:p w14:paraId="03EA823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yonnaise/remoulade light</w:t>
            </w:r>
          </w:p>
        </w:tc>
      </w:tr>
      <w:tr w:rsidR="00EB50CA" w:rsidRPr="00255C01" w14:paraId="068480E3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4CF9AAA8" w14:textId="0EEDE72B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0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egula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 milk/s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ured milk or low-fat milk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14E040" w14:textId="36063F3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ole milk/cultured/kefir 3.5% fat</w:t>
            </w:r>
          </w:p>
          <w:p w14:paraId="38EBBC56" w14:textId="40FE4DF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emi-skimmed 1% fat</w:t>
            </w:r>
          </w:p>
          <w:p w14:paraId="46A4F4DA" w14:textId="5E39ECC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extra semi-skimmed 0.5% fat fortified with vitamin D </w:t>
            </w:r>
          </w:p>
          <w:p w14:paraId="41521F38" w14:textId="1F138A5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kimmed/cultured skimmed 0.1% fat</w:t>
            </w:r>
          </w:p>
        </w:tc>
      </w:tr>
      <w:tr w:rsidR="00EB50CA" w:rsidRPr="00361F8D" w14:paraId="7FB68016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24513A44" w14:textId="17F436FB" w:rsidR="00EB50CA" w:rsidRPr="00985646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Natural/flavoured yoghurt or milk with probiotic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5B350636" w14:textId="1404853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natural</w:t>
            </w:r>
          </w:p>
          <w:p w14:paraId="1C3C38B6" w14:textId="0F9E8C0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drin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ble</w:t>
            </w:r>
          </w:p>
          <w:p w14:paraId="4D585198" w14:textId="55F7481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uit</w:t>
            </w:r>
          </w:p>
          <w:p w14:paraId="503F05E4" w14:textId="70F8304A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GoMorgen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usli</w:t>
            </w:r>
            <w:proofErr w:type="spellEnd"/>
          </w:p>
          <w:p w14:paraId="1CD1D538" w14:textId="28062B06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ght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usli</w:t>
            </w:r>
            <w:proofErr w:type="spellEnd"/>
          </w:p>
          <w:p w14:paraId="38ED9392" w14:textId="013756A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oghurt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ght fruit</w:t>
            </w:r>
          </w:p>
          <w:p w14:paraId="0D4313CC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 with probiotics Biola/Cultura flavoured</w:t>
            </w:r>
          </w:p>
          <w:p w14:paraId="615B1EB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 with probiotics Biola/Cultura natural</w:t>
            </w:r>
          </w:p>
        </w:tc>
      </w:tr>
      <w:tr w:rsidR="00EB50CA" w:rsidRPr="003A5F91" w14:paraId="01E36666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175CC6E1" w14:textId="360FD1E6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2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lavo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u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ed chocolate/strawberry milk, milk/cream in coffee/tea or hot chocolate/cocoa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5D465504" w14:textId="415A7B90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lavoured chocolate/strawberry</w:t>
            </w:r>
          </w:p>
          <w:p w14:paraId="6E386BE4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ilk/cream in coffee/tea</w:t>
            </w:r>
          </w:p>
          <w:p w14:paraId="05900A2F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ot chocolate/cocoa</w:t>
            </w:r>
          </w:p>
        </w:tc>
      </w:tr>
      <w:tr w:rsidR="00EB50CA" w:rsidRPr="00361F8D" w14:paraId="3F6297EA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BDC08D0" w14:textId="14C38E03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3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ater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134AB80F" w14:textId="33E5CEB9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ater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ap</w:t>
            </w:r>
          </w:p>
          <w:p w14:paraId="3483CD2A" w14:textId="6B987E5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ater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ttle still/sparkling</w:t>
            </w:r>
          </w:p>
        </w:tc>
      </w:tr>
      <w:tr w:rsidR="00EB50CA" w:rsidRPr="00361F8D" w14:paraId="2F25F645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446AD16C" w14:textId="2A082015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4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Juic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F1037C" w14:textId="6E8E582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Juic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ange</w:t>
            </w:r>
          </w:p>
          <w:p w14:paraId="491F916D" w14:textId="2624B852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Juice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pple/other</w:t>
            </w:r>
          </w:p>
          <w:p w14:paraId="5B1AD338" w14:textId="14FC0B8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Nectar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pple/other</w:t>
            </w:r>
          </w:p>
        </w:tc>
      </w:tr>
      <w:tr w:rsidR="00EB50CA" w:rsidRPr="003A5F91" w14:paraId="07C53C30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657042" w14:textId="104B0B95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5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ugar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y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drinks (ice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ea, soft drink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 fruit/berry drink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)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9080D8" w14:textId="0915D852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Ice tea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ugar</w:t>
            </w:r>
          </w:p>
          <w:p w14:paraId="66ABDBBF" w14:textId="0B833668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ft drin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,</w:t>
            </w: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ugar</w:t>
            </w:r>
          </w:p>
          <w:p w14:paraId="6A1A2333" w14:textId="3E9E0BD0" w:rsidR="00EB50CA" w:rsidRPr="00985646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uit/berry drink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,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ugar</w:t>
            </w:r>
          </w:p>
        </w:tc>
      </w:tr>
      <w:tr w:rsidR="00EB50CA" w:rsidRPr="00361F8D" w14:paraId="0BA7EC7C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A2BD0D" w14:textId="10225607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6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rtificially sweetened drinks (ice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ea, soft drink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/berry drink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) and beer non-alcoholic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3B7DBA" w14:textId="7D24D6D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Ice tea</w:t>
            </w:r>
            <w:r w:rsidR="00361F8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rtificially sweetened</w:t>
            </w:r>
          </w:p>
          <w:p w14:paraId="1F5338E4" w14:textId="4F331B7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ft drink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rtificially sweetened</w:t>
            </w:r>
          </w:p>
          <w:p w14:paraId="56BA4104" w14:textId="04DF268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/berry drink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rtificially sweetened</w:t>
            </w:r>
          </w:p>
          <w:p w14:paraId="425D2D84" w14:textId="76262532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er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non-alcoholic ≤0.7% alcohol</w:t>
            </w:r>
          </w:p>
        </w:tc>
      </w:tr>
      <w:tr w:rsidR="00EB50CA" w:rsidRPr="00255C01" w14:paraId="0F3F0BF4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4428081F" w14:textId="51965AB3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7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in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4ECC5425" w14:textId="0EAB295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in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red</w:t>
            </w:r>
          </w:p>
          <w:p w14:paraId="0FC4E2D7" w14:textId="40071B44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in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ite</w:t>
            </w:r>
          </w:p>
        </w:tc>
      </w:tr>
      <w:tr w:rsidR="00EB50CA" w:rsidRPr="00361F8D" w14:paraId="7544DEAE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0BA4BD0" w14:textId="3EB8C625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8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Alcoholic beverages except wine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05FB1893" w14:textId="4E82B5A1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er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trong &gt;4.7% alcohol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ils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4.5% alcohol </w:t>
            </w:r>
          </w:p>
          <w:p w14:paraId="0CEA60C0" w14:textId="22B0AB8C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er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ght ≤2.7% alcohol</w:t>
            </w:r>
          </w:p>
          <w:p w14:paraId="168E5E35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ider/alcopops with alcohol</w:t>
            </w:r>
          </w:p>
          <w:p w14:paraId="6EC0D127" w14:textId="201CA18F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in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ortifie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herry/port)</w:t>
            </w:r>
          </w:p>
          <w:p w14:paraId="7624B683" w14:textId="77777777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Liquor/spirits </w:t>
            </w:r>
          </w:p>
          <w:p w14:paraId="797AC0D7" w14:textId="320829B6" w:rsidR="00EB50CA" w:rsidRPr="003A5F91" w:rsidRDefault="00EB50CA" w:rsidP="006F4633">
            <w:pPr>
              <w:suppressAutoHyphens/>
              <w:autoSpaceDN w:val="0"/>
              <w:jc w:val="both"/>
              <w:textAlignment w:val="baseline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Drink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ixed/cocktail </w:t>
            </w:r>
          </w:p>
        </w:tc>
      </w:tr>
      <w:tr w:rsidR="00EB50CA" w:rsidRPr="00361F8D" w14:paraId="28D8099A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6E1FACAC" w14:textId="1B2A3ED2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19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ea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50303F3D" w14:textId="098F0EE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ea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lack </w:t>
            </w:r>
          </w:p>
          <w:p w14:paraId="65F6F1A2" w14:textId="32B3EDA6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ea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green </w:t>
            </w:r>
          </w:p>
          <w:p w14:paraId="4DA0B1F6" w14:textId="059A616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ea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herbal </w:t>
            </w:r>
          </w:p>
        </w:tc>
      </w:tr>
      <w:tr w:rsidR="00EB50CA" w:rsidRPr="00FE028E" w14:paraId="0FE21519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</w:tcPr>
          <w:p w14:paraId="02F52D9E" w14:textId="1F7308ED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0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</w:tcPr>
          <w:p w14:paraId="12E3C39E" w14:textId="69633C9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iled/French press</w:t>
            </w:r>
          </w:p>
          <w:p w14:paraId="46D4473D" w14:textId="672D2E7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iltered</w:t>
            </w:r>
          </w:p>
          <w:p w14:paraId="58BDBA89" w14:textId="21CD8B2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instant</w:t>
            </w:r>
          </w:p>
          <w:p w14:paraId="01AA0FA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 espresso</w:t>
            </w:r>
          </w:p>
          <w:p w14:paraId="742688F9" w14:textId="07EE4C68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afe latte</w:t>
            </w:r>
          </w:p>
          <w:p w14:paraId="0561B179" w14:textId="1680834A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ffe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appuccino</w:t>
            </w:r>
          </w:p>
        </w:tc>
      </w:tr>
      <w:tr w:rsidR="00EB50CA" w:rsidRPr="003A5F91" w14:paraId="29B2B3B0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502503" w14:textId="5D123B1F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1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 or bacon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A8E87C" w14:textId="214B9059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pork/beef </w:t>
            </w:r>
          </w:p>
          <w:p w14:paraId="1AEBDBC1" w14:textId="1A3A995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pork/beef light</w:t>
            </w:r>
          </w:p>
          <w:p w14:paraId="655A3495" w14:textId="5F18359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icken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/turkey</w:t>
            </w:r>
          </w:p>
          <w:p w14:paraId="50A01E2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acon</w:t>
            </w:r>
          </w:p>
        </w:tc>
      </w:tr>
      <w:tr w:rsidR="00EB50CA" w:rsidRPr="00361F8D" w14:paraId="4A968E1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A42CC5" w14:textId="5AC2989F" w:rsidR="00EB50CA" w:rsidRPr="003A5F91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2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rocessed meat dishes or fast food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566680" w14:textId="292B3453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 hot dog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pork/beef</w:t>
            </w:r>
          </w:p>
          <w:p w14:paraId="0DA6E351" w14:textId="751AF679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sage hot dog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icken/turkey</w:t>
            </w:r>
          </w:p>
          <w:p w14:paraId="566B515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amburger with bun</w:t>
            </w:r>
          </w:p>
          <w:p w14:paraId="6E1CB101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aco, shell with meat and salad</w:t>
            </w:r>
          </w:p>
          <w:p w14:paraId="5DBF786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Tortilla 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rap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ith meat and salad</w:t>
            </w:r>
          </w:p>
          <w:p w14:paraId="157C2AF2" w14:textId="77777777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Kebab</w:t>
            </w:r>
          </w:p>
          <w:p w14:paraId="5788399D" w14:textId="77777777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Lasagne/moussaka</w:t>
            </w:r>
          </w:p>
          <w:p w14:paraId="2017229D" w14:textId="77777777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lzone</w:t>
            </w:r>
          </w:p>
          <w:p w14:paraId="3297AE10" w14:textId="77777777" w:rsidR="00EB50CA" w:rsidRPr="0001791B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ie/quiche</w:t>
            </w:r>
          </w:p>
          <w:p w14:paraId="7FFD6B28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ing rolls</w:t>
            </w:r>
          </w:p>
          <w:p w14:paraId="3804EB7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izza</w:t>
            </w:r>
          </w:p>
          <w:p w14:paraId="2FC94F7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Meat burger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karbonade</w:t>
            </w:r>
            <w:proofErr w:type="spellEnd"/>
          </w:p>
          <w:p w14:paraId="58F9E337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eat burger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edisterburger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/meatloaf</w:t>
            </w:r>
          </w:p>
          <w:p w14:paraId="058E992A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ew with minced meat/meat sauce</w:t>
            </w:r>
          </w:p>
        </w:tc>
      </w:tr>
      <w:tr w:rsidR="00EB50CA" w:rsidRPr="00361F8D" w14:paraId="4E27EA05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D6CEAC" w14:textId="766604C5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3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ed meat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C351A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oast moose/deer/reindeer/venison</w:t>
            </w:r>
          </w:p>
          <w:p w14:paraId="0B217F11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ops pork/beef/lamb</w:t>
            </w:r>
          </w:p>
          <w:p w14:paraId="1F14768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oast pork/beef/lamb</w:t>
            </w:r>
          </w:p>
          <w:p w14:paraId="6F133011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oast moose/deer/reindeer/venison</w:t>
            </w:r>
          </w:p>
        </w:tc>
      </w:tr>
      <w:tr w:rsidR="00EB50CA" w:rsidRPr="003A5F91" w14:paraId="6096513F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49A6BE" w14:textId="787FA370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4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Stew meat and chicken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8EBA9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ew with meat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ikasse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aarikaal</w:t>
            </w:r>
            <w:proofErr w:type="spellEnd"/>
          </w:p>
          <w:p w14:paraId="5E9803B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ew with meat and vegetables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tasuppe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</w:p>
          <w:p w14:paraId="08D4A3A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icken stew</w:t>
            </w:r>
          </w:p>
        </w:tc>
      </w:tr>
      <w:tr w:rsidR="00EB50CA" w:rsidRPr="00361F8D" w14:paraId="6D56E4B3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B7BE19" w14:textId="759BE3D0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5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Chicken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048141" w14:textId="6087F75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icken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grilled</w:t>
            </w:r>
          </w:p>
          <w:p w14:paraId="24DF48A0" w14:textId="4553B94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icken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illet</w:t>
            </w:r>
          </w:p>
          <w:p w14:paraId="24F1DA78" w14:textId="4984750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icken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tew</w:t>
            </w:r>
          </w:p>
        </w:tc>
      </w:tr>
      <w:tr w:rsidR="00EB50CA" w:rsidRPr="00255C01" w14:paraId="6E742154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90AAF0" w14:textId="2E906C6A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6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rocessed fish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FA9DD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ish burger/pudding</w:t>
            </w:r>
          </w:p>
          <w:p w14:paraId="12853298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ish balls</w:t>
            </w:r>
          </w:p>
          <w:p w14:paraId="1AF2B8C7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ish sticks</w:t>
            </w:r>
          </w:p>
          <w:p w14:paraId="6CA76FA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ish baked gratin</w:t>
            </w:r>
          </w:p>
        </w:tc>
      </w:tr>
      <w:tr w:rsidR="00EB50CA" w:rsidRPr="00361F8D" w14:paraId="271E80F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2F797D" w14:textId="149EE3A8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7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Lean fish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54B8DB" w14:textId="5D87B61C" w:rsidR="00EB50CA" w:rsidRPr="003A5F91" w:rsidRDefault="002E5257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d/pollock/haddock/catfish/redfish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iled</w:t>
            </w:r>
          </w:p>
          <w:p w14:paraId="5D447A8E" w14:textId="3A6243A3" w:rsidR="00EB50CA" w:rsidRPr="003A5F91" w:rsidRDefault="002E5257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d/pollock/haddock/catfish/redfish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ied</w:t>
            </w:r>
          </w:p>
        </w:tc>
      </w:tr>
      <w:tr w:rsidR="00EB50CA" w:rsidRPr="00361F8D" w14:paraId="42B42AFB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4736DC" w14:textId="469D1E44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8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atty fish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1084AB" w14:textId="4860D36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Herring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esh/smoked/cured</w:t>
            </w:r>
          </w:p>
          <w:p w14:paraId="77BE596D" w14:textId="43A5C493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ackerel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esh/smoked</w:t>
            </w:r>
          </w:p>
          <w:p w14:paraId="5C79AB79" w14:textId="66C99A88" w:rsidR="00EB50CA" w:rsidRPr="003A5F91" w:rsidRDefault="002E5257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lmon/trout, boiled/fried</w:t>
            </w:r>
          </w:p>
        </w:tc>
      </w:tr>
      <w:tr w:rsidR="00EB50CA" w:rsidRPr="00361F8D" w14:paraId="035BFAF4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E1B9DA" w14:textId="0F9E4A82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29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hrimp/crab or seafood wok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A38B6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hrimp/crab</w:t>
            </w:r>
          </w:p>
          <w:p w14:paraId="4728CD6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ok with seafood and vegetables</w:t>
            </w:r>
          </w:p>
        </w:tc>
      </w:tr>
      <w:tr w:rsidR="00EB50CA" w:rsidRPr="00361F8D" w14:paraId="6B3C82EC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B707A7" w14:textId="1660836B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0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Vegetarian dish or </w:t>
            </w:r>
            <w:r w:rsidR="00234798"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vegetable</w:t>
            </w:r>
            <w:r w:rsidR="00234798"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proofErr w:type="spellStart"/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up</w:t>
            </w:r>
            <w:proofErr w:type="spellEnd"/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AD8787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Vegetarian dish/pizza/gratin</w:t>
            </w:r>
          </w:p>
          <w:p w14:paraId="4E353B9B" w14:textId="1B71CB3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up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vegetable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omato/cauliflower/pea)</w:t>
            </w:r>
          </w:p>
        </w:tc>
      </w:tr>
      <w:tr w:rsidR="00EB50CA" w:rsidRPr="00361F8D" w14:paraId="67A38E81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777ADE" w14:textId="372EB848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1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ggs and eggs dish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B1561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melette</w:t>
            </w:r>
          </w:p>
          <w:p w14:paraId="0B416A9C" w14:textId="57568B01" w:rsidR="00EB50CA" w:rsidRPr="003A5F91" w:rsidRDefault="002E5257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gg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iled/fried/scrambled</w:t>
            </w:r>
          </w:p>
        </w:tc>
      </w:tr>
      <w:tr w:rsidR="00EB50CA" w:rsidRPr="00361F8D" w14:paraId="4CB59A99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9EE5AA" w14:textId="5FD63150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2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="00234798"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iled/baked or mashed</w:t>
            </w:r>
            <w:r w:rsidR="00234798"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potato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DD6A25" w14:textId="0C8300D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tato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oiled/baked</w:t>
            </w:r>
          </w:p>
          <w:p w14:paraId="133E00E9" w14:textId="1F4A888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tato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ashed</w:t>
            </w:r>
          </w:p>
        </w:tc>
      </w:tr>
      <w:tr w:rsidR="00EB50CA" w:rsidRPr="00FE028E" w14:paraId="70336C4F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F8C302" w14:textId="17675FB1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3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ied potato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5E2559" w14:textId="1A0A180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tato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gratinated with cream</w:t>
            </w:r>
          </w:p>
          <w:p w14:paraId="65CBD0D3" w14:textId="79DE2A3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otato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ied</w:t>
            </w:r>
          </w:p>
          <w:p w14:paraId="5717147B" w14:textId="10CAAE28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ench fri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deep-fried</w:t>
            </w:r>
          </w:p>
          <w:p w14:paraId="2B7986C1" w14:textId="56BEA8B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ench fri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ven-baked</w:t>
            </w:r>
          </w:p>
        </w:tc>
      </w:tr>
      <w:tr w:rsidR="00EB50CA" w:rsidRPr="00361F8D" w14:paraId="226A3523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CEF680" w14:textId="2D9710AC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4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ice or pasta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D38A9B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ice</w:t>
            </w:r>
          </w:p>
          <w:p w14:paraId="6B792AC2" w14:textId="498D00A6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asta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paghetti/macaroni/other </w:t>
            </w:r>
          </w:p>
        </w:tc>
      </w:tr>
      <w:tr w:rsidR="00EB50CA" w:rsidRPr="003A5F91" w14:paraId="48573448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853F7A" w14:textId="4A4E015C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5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Vegetables 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E11B4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bbage</w:t>
            </w:r>
          </w:p>
          <w:p w14:paraId="77DFC16A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uliflower</w:t>
            </w:r>
          </w:p>
          <w:p w14:paraId="5E0BE4C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occoli</w:t>
            </w:r>
          </w:p>
          <w:p w14:paraId="0955C938" w14:textId="46D3475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russel sprout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</w:p>
          <w:p w14:paraId="3B15320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Lettuce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iceberg/</w:t>
            </w:r>
            <w:r w:rsidRPr="0001791B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rugula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)</w:t>
            </w:r>
          </w:p>
          <w:p w14:paraId="372CF15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ll/sweet pepper</w:t>
            </w:r>
          </w:p>
          <w:p w14:paraId="523446D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vocado</w:t>
            </w:r>
          </w:p>
          <w:p w14:paraId="3A8D851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omato</w:t>
            </w:r>
          </w:p>
          <w:p w14:paraId="62376991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rn</w:t>
            </w:r>
          </w:p>
          <w:p w14:paraId="02D9D1F2" w14:textId="65AF683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pread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vegetables</w:t>
            </w:r>
          </w:p>
          <w:p w14:paraId="7957E476" w14:textId="0D718C7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ad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ixe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ith lettuce, tomato, cucumber, corn)</w:t>
            </w:r>
          </w:p>
          <w:p w14:paraId="3BE481E0" w14:textId="1752846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Vegetables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ixed frozen</w:t>
            </w:r>
          </w:p>
        </w:tc>
      </w:tr>
      <w:tr w:rsidR="00EB50CA" w:rsidRPr="00361F8D" w14:paraId="41586E8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7D9A0D" w14:textId="611A557A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6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oot vegetables (onion, carrot, rutabaga)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8BD423" w14:textId="28164D4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nion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raw/fried</w:t>
            </w:r>
          </w:p>
          <w:p w14:paraId="1C5646B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rrot</w:t>
            </w:r>
          </w:p>
          <w:p w14:paraId="34E49C9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utabaga</w:t>
            </w:r>
          </w:p>
        </w:tc>
      </w:tr>
      <w:tr w:rsidR="00EB50CA" w:rsidRPr="003A5F91" w14:paraId="1499FF3C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95F04F" w14:textId="5ED30958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7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3105C7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pple</w:t>
            </w:r>
          </w:p>
          <w:p w14:paraId="12B77F88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ear</w:t>
            </w:r>
          </w:p>
          <w:p w14:paraId="24A44EE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anana</w:t>
            </w:r>
          </w:p>
          <w:p w14:paraId="4E73231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range</w:t>
            </w:r>
          </w:p>
          <w:p w14:paraId="321543C1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lementine</w:t>
            </w:r>
          </w:p>
          <w:p w14:paraId="74D5114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Grapefruit</w:t>
            </w:r>
          </w:p>
          <w:p w14:paraId="2D04227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each/nectarine</w:t>
            </w:r>
          </w:p>
          <w:p w14:paraId="12ABE5A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Kiwi</w:t>
            </w:r>
          </w:p>
          <w:p w14:paraId="67964C7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Grape</w:t>
            </w:r>
          </w:p>
          <w:p w14:paraId="0C00B41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elon</w:t>
            </w:r>
          </w:p>
          <w:p w14:paraId="120ACDE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 on bread</w:t>
            </w:r>
          </w:p>
          <w:p w14:paraId="4389B2B7" w14:textId="27A729D0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 salad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fresh</w:t>
            </w:r>
          </w:p>
        </w:tc>
      </w:tr>
      <w:tr w:rsidR="00EB50CA" w:rsidRPr="003A5F91" w14:paraId="21DF3ECF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E151B9" w14:textId="397F2C4B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8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rri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09178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rawberry, fresh/frozen</w:t>
            </w:r>
          </w:p>
          <w:p w14:paraId="7CD7558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aspberry, fresh/frozen</w:t>
            </w:r>
          </w:p>
          <w:p w14:paraId="6BF9EA1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lueberry</w:t>
            </w:r>
          </w:p>
          <w:p w14:paraId="6D95AB7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loudberry</w:t>
            </w:r>
          </w:p>
        </w:tc>
      </w:tr>
      <w:tr w:rsidR="00EB50CA" w:rsidRPr="003A5F91" w14:paraId="01FC15E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79518F" w14:textId="061A496A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39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Dried fruit or fruit and nut mix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3AA3E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Raisin</w:t>
            </w:r>
          </w:p>
          <w:p w14:paraId="55AFB827" w14:textId="3B6D63CE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dried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apricot/fig)</w:t>
            </w:r>
          </w:p>
          <w:p w14:paraId="5138901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 and nut mix</w:t>
            </w:r>
          </w:p>
        </w:tc>
      </w:tr>
      <w:tr w:rsidR="00EB50CA" w:rsidRPr="00361F8D" w14:paraId="553A7510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E1E397" w14:textId="2632CE1F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0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Dessert or cake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E4DE1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udding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ocolate/caramel)</w:t>
            </w:r>
          </w:p>
          <w:p w14:paraId="39280439" w14:textId="23198B6A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c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vanilla</w:t>
            </w:r>
          </w:p>
          <w:p w14:paraId="4F36D4A6" w14:textId="5D60538D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ream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whipped</w:t>
            </w:r>
          </w:p>
          <w:p w14:paraId="0588CB4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Ice cream</w:t>
            </w:r>
          </w:p>
          <w:p w14:paraId="6BEA6C7B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Ice lolly/sorbet</w:t>
            </w:r>
          </w:p>
          <w:p w14:paraId="1B508BCB" w14:textId="32A4DD93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Fruit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hermetic</w:t>
            </w:r>
          </w:p>
          <w:p w14:paraId="7C0FADC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weet bun/roll with custard</w:t>
            </w:r>
          </w:p>
          <w:p w14:paraId="008BA77C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Danish pastry</w:t>
            </w:r>
          </w:p>
          <w:p w14:paraId="08A4E60A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uffin/cake without icing</w:t>
            </w:r>
          </w:p>
          <w:p w14:paraId="3919C4A2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Lefse with spread</w:t>
            </w:r>
          </w:p>
          <w:p w14:paraId="2C994645" w14:textId="62C20FA8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k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ocolate/brownie</w:t>
            </w:r>
          </w:p>
          <w:p w14:paraId="0F2984E9" w14:textId="501FC7A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k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ponge with whipped cream/marzipan</w:t>
            </w:r>
          </w:p>
          <w:p w14:paraId="46DC88D4" w14:textId="15CB0074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ke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ocolate/brownie</w:t>
            </w:r>
          </w:p>
          <w:p w14:paraId="157A10F9" w14:textId="42931E7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iscuit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weet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ookies,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ixit</w:t>
            </w:r>
            <w:proofErr w:type="spell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 Hop Nobs)</w:t>
            </w:r>
          </w:p>
          <w:p w14:paraId="06E9DFC6" w14:textId="3265905B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Snowball </w:t>
            </w:r>
            <w:r w:rsidR="002E5257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(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ocolate-coated marshmallow treat with dried coconut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)</w:t>
            </w:r>
          </w:p>
        </w:tc>
      </w:tr>
      <w:tr w:rsidR="00EB50CA" w:rsidRPr="00361F8D" w14:paraId="4B4DEB7D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A9C140" w14:textId="05C9B509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1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ocolate or candy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67974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ocolate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milk chocolate/Snickers)</w:t>
            </w:r>
          </w:p>
          <w:p w14:paraId="4E246A1F" w14:textId="7D97F451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hocolat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dark ≥70% cocoa</w:t>
            </w:r>
          </w:p>
          <w:p w14:paraId="6607F87B" w14:textId="7B4AB1D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onfections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chocolate</w:t>
            </w:r>
          </w:p>
          <w:p w14:paraId="5AD482F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Candy/pastilles/liquorice/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eigmenn</w:t>
            </w:r>
            <w:proofErr w:type="spellEnd"/>
          </w:p>
          <w:p w14:paraId="25B20AD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Candy/sweets mix </w:t>
            </w:r>
            <w:proofErr w:type="spell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magodt</w:t>
            </w:r>
            <w:proofErr w:type="spellEnd"/>
          </w:p>
          <w:p w14:paraId="3A5789CA" w14:textId="0F6A44E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astilles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ugar-free</w:t>
            </w:r>
          </w:p>
        </w:tc>
      </w:tr>
      <w:tr w:rsidR="00EB50CA" w:rsidRPr="00361F8D" w14:paraId="70502B06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5003D7" w14:textId="61B55D50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2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ty snack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AFF206" w14:textId="77777777" w:rsidR="00EB50CA" w:rsidRPr="00985646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Potato chips </w:t>
            </w:r>
          </w:p>
          <w:p w14:paraId="2FE49C62" w14:textId="7D5FB72A" w:rsidR="00EB50CA" w:rsidRPr="003A5F91" w:rsidRDefault="00234798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lty</w:t>
            </w: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snacks,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ther</w:t>
            </w:r>
          </w:p>
        </w:tc>
      </w:tr>
      <w:tr w:rsidR="00EB50CA" w:rsidRPr="003A5F91" w14:paraId="76762690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8F73B3" w14:textId="77D41B25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3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Nuts or peanut butter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5670DE" w14:textId="5C02CABB" w:rsidR="00EB50CA" w:rsidRPr="003A5F91" w:rsidRDefault="00234798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</w:t>
            </w:r>
            <w:r w:rsidR="00EB50CA"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anut butter</w:t>
            </w:r>
          </w:p>
          <w:p w14:paraId="3F34E27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Almond/hazelnut/walnut</w:t>
            </w:r>
          </w:p>
          <w:p w14:paraId="6AE1E0B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eanut/cashew</w:t>
            </w:r>
          </w:p>
        </w:tc>
      </w:tr>
      <w:tr w:rsidR="00EB50CA" w:rsidRPr="003A5F91" w14:paraId="46B8DCA9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B2661D" w14:textId="6D13922E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4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ces, sauce butter/margarine melted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r creamy dressing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042D7E" w14:textId="22B98F4C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c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rown/bechamel</w:t>
            </w:r>
          </w:p>
          <w:p w14:paraId="2B521523" w14:textId="7D524DD5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ce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bearnaise/hollandaise</w:t>
            </w:r>
          </w:p>
          <w:p w14:paraId="0701BBC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utter with herbs/spices</w:t>
            </w:r>
          </w:p>
          <w:p w14:paraId="688E8A60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ur cream 35% fat</w:t>
            </w:r>
          </w:p>
          <w:p w14:paraId="3F5F7C16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ur cream light 20% fat</w:t>
            </w:r>
          </w:p>
          <w:p w14:paraId="4D283175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ur cream extra light 10% fat</w:t>
            </w:r>
          </w:p>
          <w:p w14:paraId="19FE2AB3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uce butter/margarine melted</w:t>
            </w:r>
          </w:p>
        </w:tc>
      </w:tr>
      <w:tr w:rsidR="00EB50CA" w:rsidRPr="003A5F91" w14:paraId="52A5C6A0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F60BBF" w14:textId="09577109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5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ad dressing like thousand Island, salad dressing oil, mustard or soy sauc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2D7BBF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ad dressing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housand Island)</w:t>
            </w:r>
          </w:p>
          <w:p w14:paraId="59F134AA" w14:textId="2AA956D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ad dressing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light (</w:t>
            </w:r>
            <w:proofErr w:type="gramStart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e.g.</w:t>
            </w:r>
            <w:proofErr w:type="gramEnd"/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Thousand Island light)</w:t>
            </w:r>
          </w:p>
          <w:p w14:paraId="157E3547" w14:textId="0300594F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ad dressing</w:t>
            </w:r>
            <w:r w:rsidR="00234798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,</w:t>
            </w: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oil/vinaigrette</w:t>
            </w:r>
          </w:p>
          <w:p w14:paraId="25CE9E4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Pesto</w:t>
            </w:r>
          </w:p>
          <w:p w14:paraId="029A5665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Oil olive/other on bread</w:t>
            </w:r>
          </w:p>
          <w:p w14:paraId="75F1234D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Mustard</w:t>
            </w:r>
          </w:p>
          <w:p w14:paraId="3EE42D2C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oy sauce</w:t>
            </w:r>
          </w:p>
        </w:tc>
      </w:tr>
      <w:tr w:rsidR="00EB50CA" w:rsidRPr="003A5F91" w14:paraId="66FAAD4B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C1D991" w14:textId="166DB222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6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Tomato sauce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C469A9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alsa/tomato sauce</w:t>
            </w:r>
          </w:p>
          <w:p w14:paraId="51167E5E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Ketchup</w:t>
            </w:r>
          </w:p>
        </w:tc>
      </w:tr>
      <w:tr w:rsidR="00EB50CA" w:rsidRPr="00361F8D" w14:paraId="14331A06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D70B96" w14:textId="73D03AD3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7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ok with meat/chicken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E43E3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Wok with meat/chicken and vegetables</w:t>
            </w:r>
          </w:p>
        </w:tc>
      </w:tr>
      <w:tr w:rsidR="00EB50CA" w:rsidRPr="003A5F91" w14:paraId="51364C09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7A1673" w14:textId="31B7D0C1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8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ans/lentils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BBEB14" w14:textId="77777777" w:rsidR="00EB50CA" w:rsidRPr="003A5F91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A5F91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Beans/lentils</w:t>
            </w:r>
          </w:p>
        </w:tc>
      </w:tr>
      <w:tr w:rsidR="00EB50CA" w:rsidRPr="003A5F91" w14:paraId="25E42BF5" w14:textId="77777777" w:rsidTr="006F4633">
        <w:tc>
          <w:tcPr>
            <w:tcW w:w="191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0FD328" w14:textId="69FD33C4" w:rsidR="00EB50CA" w:rsidRPr="0031059D" w:rsidRDefault="00EB50CA" w:rsidP="0031059D">
            <w:pPr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49.</w:t>
            </w:r>
            <w:r w:rsid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 xml:space="preserve"> </w:t>
            </w:r>
            <w:r w:rsidRPr="0031059D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ew/soup with fish</w:t>
            </w:r>
          </w:p>
        </w:tc>
        <w:tc>
          <w:tcPr>
            <w:tcW w:w="308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246FDD" w14:textId="77777777" w:rsidR="00EB50CA" w:rsidRPr="00985646" w:rsidRDefault="00EB50CA" w:rsidP="006F4633">
            <w:pPr>
              <w:jc w:val="both"/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</w:pPr>
            <w:r w:rsidRPr="00985646">
              <w:rPr>
                <w:rFonts w:ascii="Times New Roman" w:eastAsia="Calibri" w:hAnsi="Times New Roman" w:cs="Times New Roman"/>
                <w:color w:val="222222"/>
                <w:sz w:val="24"/>
                <w:szCs w:val="24"/>
                <w:shd w:val="clear" w:color="auto" w:fill="FFFFFF"/>
                <w:lang w:val="en-GB"/>
              </w:rPr>
              <w:t>Stew/soup with fish</w:t>
            </w:r>
          </w:p>
        </w:tc>
      </w:tr>
    </w:tbl>
    <w:p w14:paraId="5307AC17" w14:textId="77777777" w:rsidR="00EB50CA" w:rsidRDefault="00EB50CA" w:rsidP="00A80F81">
      <w:pPr>
        <w:spacing w:line="360" w:lineRule="auto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</w:p>
    <w:p w14:paraId="7C40A68A" w14:textId="46F5256B" w:rsidR="00F76026" w:rsidRPr="007B47AB" w:rsidRDefault="00F76026" w:rsidP="007B47AB">
      <w:pPr>
        <w:pStyle w:val="ListParagraph"/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7B47AB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Energy-adjusted dietary pattern analyses</w:t>
      </w:r>
    </w:p>
    <w:p w14:paraId="5DF33525" w14:textId="0E3F114B" w:rsidR="00AA4607" w:rsidRDefault="00AE7551" w:rsidP="00A80F81">
      <w:pPr>
        <w:shd w:val="clear" w:color="auto" w:fill="FFFFFF"/>
        <w:spacing w:after="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We used the residual method for energy adjustment</w:t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XaWxsZXR0PC9BdXRob3I+PFllYXI+MjAxMzwvWWVhcj48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</w:fldData>
        </w:fldChar>
      </w:r>
      <w:r w:rsidR="00CA291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instrText xml:space="preserve"> ADDIN EN.CITE </w:instrText>
      </w:r>
      <w:r w:rsidR="00CA291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fldChar w:fldCharType="begin">
          <w:fldData xml:space="preserve">PEVuZE5vdGU+PENpdGU+PEF1dGhvcj5XaWxsZXR0PC9BdXRob3I+PFllYXI+MjAxMzwvWWVhcj48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</w:fldData>
        </w:fldChar>
      </w:r>
      <w:r w:rsidR="00CA291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instrText xml:space="preserve"> ADDIN EN.CITE.DATA </w:instrText>
      </w:r>
      <w:r w:rsidR="00CA291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r>
      <w:r w:rsidR="00CA291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fldChar w:fldCharType="end"/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fldChar w:fldCharType="separate"/>
      </w:r>
      <w:r w:rsidR="00CA2914" w:rsidRPr="00CA2914">
        <w:rPr>
          <w:rFonts w:ascii="Times New Roman" w:eastAsia="Calibri" w:hAnsi="Times New Roman" w:cs="Times New Roman"/>
          <w:noProof/>
          <w:color w:val="222222"/>
          <w:sz w:val="24"/>
          <w:szCs w:val="24"/>
          <w:shd w:val="clear" w:color="auto" w:fill="FFFFFF"/>
          <w:vertAlign w:val="superscript"/>
          <w:lang w:val="en-GB"/>
        </w:rPr>
        <w:t>(1, 2)</w:t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fldChar w:fldCharType="end"/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, where we generated standardi</w:t>
      </w:r>
      <w:r w:rsidR="0023479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s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ed residuals by regressing the consumption of 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food groups 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(g/day) on total energy intake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.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S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tandardi</w:t>
      </w:r>
      <w:r w:rsidR="0023479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s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ed residuals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were 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input variables in </w:t>
      </w:r>
      <w:r w:rsidR="00E91A2E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principal component analysis (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PCA</w:t>
      </w:r>
      <w:r w:rsidR="00E91A2E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)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="00291BBC" w:rsidRPr="00291BBC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with varimax rotation</w:t>
      </w:r>
      <w:r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.</w:t>
      </w:r>
      <w:r w:rsidR="002F6760" w:rsidRPr="002F6760">
        <w:rPr>
          <w:lang w:val="en-US"/>
        </w:rPr>
        <w:t xml:space="preserve"> </w:t>
      </w:r>
      <w:r w:rsidR="002F6760" w:rsidRPr="002F6760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All </w:t>
      </w:r>
      <w:r w:rsidR="002F6760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food groups </w:t>
      </w:r>
      <w:r w:rsidR="002F6760" w:rsidRPr="002F6760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were log-transformed in order to reduce skewness. To account for zeroes in dietary variables, a log</w:t>
      </w:r>
      <w:r w:rsidR="002F7109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="002F6760" w:rsidRPr="002F6760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(x + 0.1) transformation was applied.</w:t>
      </w:r>
    </w:p>
    <w:p w14:paraId="0AEDD0B2" w14:textId="364CAFB2" w:rsidR="00AE7551" w:rsidRPr="00AA4607" w:rsidRDefault="00EB50CA" w:rsidP="00C23488">
      <w:pPr>
        <w:shd w:val="clear" w:color="auto" w:fill="FFFFFF"/>
        <w:spacing w:after="0" w:line="480" w:lineRule="auto"/>
        <w:ind w:firstLine="708"/>
        <w:jc w:val="both"/>
        <w:outlineLvl w:val="0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2</w:t>
      </w:r>
      <w:r w:rsidR="00F76026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.1 </w:t>
      </w:r>
      <w:r w:rsidR="00AA4607" w:rsidRPr="00AA4607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Five </w:t>
      </w:r>
      <w:r w:rsidR="00DA3F84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retained </w:t>
      </w:r>
      <w:r w:rsidR="00AA4607" w:rsidRPr="00AA4607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energy-adjusted dietary patterns</w:t>
      </w:r>
    </w:p>
    <w:p w14:paraId="606BEC04" w14:textId="69D695A0" w:rsidR="00AE7551" w:rsidRDefault="002006E7" w:rsidP="00EB50CA">
      <w:pPr>
        <w:shd w:val="clear" w:color="auto" w:fill="FFFFFF"/>
        <w:spacing w:after="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First, f</w:t>
      </w:r>
      <w:r w:rsidR="00AE7551"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ive energy-adjusted dietary patterns were extracted</w:t>
      </w:r>
      <w:r w:rsidR="00AE7551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based on</w:t>
      </w:r>
      <w:r w:rsidR="00AE7551" w:rsidRPr="006976A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="00AE7551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eigenvalues &gt;1.0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and</w:t>
      </w:r>
      <w:r w:rsidR="00AE7551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inspection of the scree plot (Supplementary Figure 1).</w:t>
      </w:r>
    </w:p>
    <w:p w14:paraId="274A4DDD" w14:textId="77777777" w:rsidR="00AE7551" w:rsidRPr="00317FB3" w:rsidRDefault="00AE7551" w:rsidP="00AE7551">
      <w:pPr>
        <w:shd w:val="clear" w:color="auto" w:fill="FFFFFF"/>
        <w:spacing w:after="0" w:line="480" w:lineRule="auto"/>
        <w:jc w:val="both"/>
        <w:outlineLvl w:val="0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noProof/>
          <w:color w:val="222222"/>
          <w:sz w:val="24"/>
          <w:szCs w:val="24"/>
          <w:shd w:val="clear" w:color="auto" w:fill="FFFFFF"/>
          <w:lang w:val="en-GB"/>
        </w:rPr>
        <w:drawing>
          <wp:inline distT="0" distB="0" distL="0" distR="0" wp14:anchorId="0243D750" wp14:editId="7FA7CDEF">
            <wp:extent cx="5029200" cy="3657600"/>
            <wp:effectExtent l="0" t="0" r="0" b="0"/>
            <wp:docPr id="20432134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1FA416" w14:textId="1AD584BC" w:rsidR="002043D7" w:rsidRPr="002043D7" w:rsidRDefault="00AE7551" w:rsidP="002043D7">
      <w:pPr>
        <w:shd w:val="clear" w:color="auto" w:fill="FFFFFF"/>
        <w:spacing w:after="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Supplementary </w:t>
      </w:r>
      <w:r w:rsidR="00C23488"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F</w:t>
      </w: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igure 1</w:t>
      </w:r>
      <w:r w:rsid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Pr="007856F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cree plot for identification of </w:t>
      </w:r>
      <w:r w:rsidR="00CD20C2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five 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energy-adjusted </w:t>
      </w:r>
      <w:r w:rsidRPr="007856F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dietary patterns (components) by principal component analysis</w:t>
      </w:r>
      <w:r w:rsidR="002043D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(</w:t>
      </w:r>
      <w:r w:rsidR="002043D7" w:rsidRPr="002043D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Bartlett test of sphericity</w:t>
      </w:r>
      <w:r w:rsidR="002043D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, p&lt;0.001; </w:t>
      </w:r>
      <w:r w:rsidR="00992E24" w:rsidRP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Kaiser-Meyer-Olkin Measure of Sampling Adequacy</w:t>
      </w:r>
      <w:r w:rsid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=0.775).</w:t>
      </w:r>
    </w:p>
    <w:p w14:paraId="6BED3ACB" w14:textId="57E7EB17" w:rsidR="00DC0A16" w:rsidRPr="00DA3F84" w:rsidRDefault="002006E7" w:rsidP="00DC0A16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bookmarkStart w:id="0" w:name="_Hlk151983224"/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upplementary Table </w:t>
      </w:r>
      <w:r w:rsidR="00EB50CA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2</w:t>
      </w:r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bookmarkEnd w:id="0"/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hows </w:t>
      </w:r>
      <w:r w:rsidR="002519BD" w:rsidRPr="002519BD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the</w:t>
      </w:r>
      <w:r w:rsidR="00DC0A16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l</w:t>
      </w:r>
      <w:r w:rsidR="00DC0A16" w:rsidRPr="00DA3F8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oading matrix (≥|0.20|) and explained variances for the first five energy-adjusted dietary patterns</w:t>
      </w:r>
      <w:r w:rsidR="00DC0A16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.</w:t>
      </w:r>
    </w:p>
    <w:p w14:paraId="4B85E4D4" w14:textId="0335CAF9" w:rsidR="002006E7" w:rsidRPr="002006E7" w:rsidRDefault="002006E7" w:rsidP="00D6603C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</w:p>
    <w:p w14:paraId="28CB7999" w14:textId="40F2C166" w:rsidR="00AE7551" w:rsidRPr="00DA3F84" w:rsidRDefault="00AE7551" w:rsidP="00DA3F84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Supplementary Table </w:t>
      </w:r>
      <w:r w:rsidR="00EB50CA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2</w:t>
      </w:r>
      <w:r w:rsidRPr="00DA3F8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bookmarkStart w:id="1" w:name="_Hlk151982111"/>
      <w:r w:rsidRPr="00DA3F8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Loading matrix (≥|0.20|) and explained variances for the first five energy-adjusted dietary patterns</w:t>
      </w:r>
    </w:p>
    <w:bookmarkEnd w:id="1"/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61"/>
        <w:gridCol w:w="1301"/>
        <w:gridCol w:w="1301"/>
        <w:gridCol w:w="1303"/>
        <w:gridCol w:w="1303"/>
        <w:gridCol w:w="1303"/>
      </w:tblGrid>
      <w:tr w:rsidR="002006E7" w:rsidRPr="00EB50CA" w14:paraId="4332D644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500392CB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3FD6673" w14:textId="1CC5851A" w:rsidR="00AE7551" w:rsidRPr="00EB50CA" w:rsidRDefault="00AE7551" w:rsidP="00AE7551">
            <w:pPr>
              <w:rPr>
                <w:rFonts w:ascii="Times New Roman" w:eastAsia="Times New Roman" w:hAnsi="Times New Roman" w:cs="Times New Roman"/>
                <w:lang w:val="en-GB" w:eastAsia="nb-NO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Westerni</w:t>
            </w:r>
            <w:r w:rsidR="00EB78C9">
              <w:rPr>
                <w:rFonts w:ascii="Times New Roman" w:eastAsia="Times New Roman" w:hAnsi="Times New Roman" w:cs="Times New Roman"/>
                <w:lang w:val="en-GB" w:eastAsia="nb-NO"/>
              </w:rPr>
              <w:t>s</w:t>
            </w: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ed</w:t>
            </w:r>
          </w:p>
          <w:p w14:paraId="3423567B" w14:textId="4B500B5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7" w:type="pct"/>
            <w:shd w:val="clear" w:color="auto" w:fill="auto"/>
            <w:vAlign w:val="center"/>
          </w:tcPr>
          <w:p w14:paraId="4AB97344" w14:textId="56F426F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Fruit and vegetables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FB01F83" w14:textId="77777777" w:rsidR="00AE7551" w:rsidRPr="00EB50CA" w:rsidRDefault="00AE7551" w:rsidP="00AE7551">
            <w:pPr>
              <w:rPr>
                <w:rFonts w:ascii="Times New Roman" w:eastAsia="Times New Roman" w:hAnsi="Times New Roman" w:cs="Times New Roman"/>
                <w:lang w:val="en-GB" w:eastAsia="nb-NO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Meat/fish</w:t>
            </w:r>
          </w:p>
          <w:p w14:paraId="4787D597" w14:textId="12B5BAE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and potatoes</w:t>
            </w:r>
          </w:p>
        </w:tc>
        <w:tc>
          <w:tcPr>
            <w:tcW w:w="718" w:type="pct"/>
          </w:tcPr>
          <w:p w14:paraId="4119CC2F" w14:textId="33009C48" w:rsidR="00AE7551" w:rsidRPr="00EB50CA" w:rsidRDefault="00980113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 xml:space="preserve">Seafood, eggs, </w:t>
            </w:r>
            <w:r w:rsidR="002006E7" w:rsidRPr="00EB50CA">
              <w:rPr>
                <w:rFonts w:ascii="Times New Roman" w:hAnsi="Times New Roman" w:cs="Times New Roman"/>
                <w:lang w:val="en-US"/>
              </w:rPr>
              <w:t xml:space="preserve">and </w:t>
            </w:r>
            <w:r w:rsidRPr="00EB50CA">
              <w:rPr>
                <w:rFonts w:ascii="Times New Roman" w:hAnsi="Times New Roman" w:cs="Times New Roman"/>
                <w:lang w:val="en-US"/>
              </w:rPr>
              <w:t>wine</w:t>
            </w:r>
          </w:p>
        </w:tc>
        <w:tc>
          <w:tcPr>
            <w:tcW w:w="718" w:type="pct"/>
          </w:tcPr>
          <w:p w14:paraId="15BB081C" w14:textId="31D7ED4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efined grain and dessert</w:t>
            </w:r>
          </w:p>
        </w:tc>
      </w:tr>
      <w:tr w:rsidR="00AE7551" w:rsidRPr="00EB50CA" w14:paraId="2B9ED40D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052BC1B" w14:textId="77777777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7" w:type="pct"/>
            <w:tcBorders>
              <w:left w:val="single" w:sz="4" w:space="0" w:color="auto"/>
            </w:tcBorders>
          </w:tcPr>
          <w:p w14:paraId="510723A3" w14:textId="1C77E15C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C1</w:t>
            </w:r>
          </w:p>
        </w:tc>
        <w:tc>
          <w:tcPr>
            <w:tcW w:w="717" w:type="pct"/>
          </w:tcPr>
          <w:p w14:paraId="19EEF72A" w14:textId="3BC89521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C2</w:t>
            </w:r>
          </w:p>
        </w:tc>
        <w:tc>
          <w:tcPr>
            <w:tcW w:w="718" w:type="pct"/>
          </w:tcPr>
          <w:p w14:paraId="7F8CBCA7" w14:textId="061585A5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C3</w:t>
            </w:r>
          </w:p>
        </w:tc>
        <w:tc>
          <w:tcPr>
            <w:tcW w:w="718" w:type="pct"/>
          </w:tcPr>
          <w:p w14:paraId="552E4DED" w14:textId="4A097C68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C4</w:t>
            </w:r>
          </w:p>
        </w:tc>
        <w:tc>
          <w:tcPr>
            <w:tcW w:w="718" w:type="pct"/>
          </w:tcPr>
          <w:p w14:paraId="6C704F4B" w14:textId="10E9A991" w:rsidR="00AE7551" w:rsidRPr="00EB50CA" w:rsidRDefault="00AE7551" w:rsidP="00B2221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C5</w:t>
            </w:r>
          </w:p>
        </w:tc>
      </w:tr>
      <w:tr w:rsidR="00AE7551" w:rsidRPr="00EB50CA" w14:paraId="7E7B41D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739CE78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Refin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grain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FB2799B" w14:textId="652E381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CF00900" w14:textId="392B1D8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F9608BC" w14:textId="4617B27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9D9F5ED" w14:textId="16260F1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9BC7902" w14:textId="2EA683E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9</w:t>
            </w:r>
          </w:p>
        </w:tc>
      </w:tr>
      <w:tr w:rsidR="00AE7551" w:rsidRPr="00EB50CA" w14:paraId="55BB9DFD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599A394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Whole </w:t>
            </w:r>
            <w:proofErr w:type="spellStart"/>
            <w:r w:rsidRPr="00EB50CA">
              <w:rPr>
                <w:rFonts w:ascii="Times New Roman" w:hAnsi="Times New Roman" w:cs="Times New Roman"/>
              </w:rPr>
              <w:t>grains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50-100%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C939CEE" w14:textId="451FD0D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5F804EB" w14:textId="709AEB3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6E17686" w14:textId="023DAE0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28CD3A2" w14:textId="062536A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-0.22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F9FEFB4" w14:textId="5CAE7F2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361F8D" w14:paraId="0F43C201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9A8C555" w14:textId="1BCB18E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Butter, margarine</w:t>
            </w:r>
            <w:r w:rsidR="00A62386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mix of butter, margarine</w:t>
            </w:r>
            <w:r w:rsidR="0092749A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and oil as spread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AA72039" w14:textId="2D51F1B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88C1C72" w14:textId="3BB393F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22C376D" w14:textId="734015F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5572DBB" w14:textId="7C97772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C8256AB" w14:textId="59C2E58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19BE1C2D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357658B6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Whe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chees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8360860" w14:textId="24EBC46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BEBFE93" w14:textId="03DAA04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79233FA" w14:textId="7542824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EE0F14A" w14:textId="138BCAA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69553D6" w14:textId="74E98C9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D9A24DC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D4B9F40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>White chees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92916DE" w14:textId="3EC300E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85F1A77" w14:textId="5A06709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3871C94" w14:textId="44192B9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16008F8" w14:textId="14A918B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C44FC92" w14:textId="36250EE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361F8D" w14:paraId="1D712BAB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D84F220" w14:textId="2487279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 xml:space="preserve">Processed meat or </w:t>
            </w:r>
            <w:proofErr w:type="spellStart"/>
            <w:r w:rsidR="0092749A" w:rsidRPr="0092749A">
              <w:rPr>
                <w:rFonts w:ascii="Times New Roman" w:hAnsi="Times New Roman" w:cs="Times New Roman"/>
                <w:lang w:val="en-US"/>
              </w:rPr>
              <w:t>paté</w:t>
            </w:r>
            <w:proofErr w:type="spellEnd"/>
            <w:r w:rsidR="0092749A" w:rsidRPr="0092749A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EB50CA">
              <w:rPr>
                <w:rFonts w:ascii="Times New Roman" w:hAnsi="Times New Roman" w:cs="Times New Roman"/>
                <w:lang w:val="en-US"/>
              </w:rPr>
              <w:t>for sandwiche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049862C" w14:textId="46BA5EA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FAD29EF" w14:textId="76CE349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12EC1DE" w14:textId="5FC44B5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9D027DB" w14:textId="088C05C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195DDF6" w14:textId="7EC678B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55E144F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9A4F7FF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Canned/smoked fish, cod roe from a toothpaste-like tube or shrimp/crab for sandwiche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8CA9FF1" w14:textId="1F11BAA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066C421" w14:textId="06327F1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17F0F30" w14:textId="5A42A12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2767F2D" w14:textId="01D9AA3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6F9B9E9" w14:textId="16636ED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23275B7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53DED6C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Sweet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preads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weetener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3CA1016" w14:textId="7F9F57A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9D8239D" w14:textId="1EF207E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3DB0F2E" w14:textId="4625A37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5E24D0C" w14:textId="2CFC42A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5B2B06F" w14:textId="61CA577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4</w:t>
            </w:r>
          </w:p>
        </w:tc>
      </w:tr>
      <w:tr w:rsidR="00AE7551" w:rsidRPr="00EB50CA" w14:paraId="72222F18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37EC55C5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Mayonnaise salads or mayonnaise as spread/dressing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0A33E3D" w14:textId="2A8A7FB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1974B35" w14:textId="1E52899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42CE7B3" w14:textId="5F7628B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9C1B340" w14:textId="0422619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706922B" w14:textId="3606E0A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361F8D" w14:paraId="6193474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475A3C2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egular milk/soured milk or low-fat milk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017FCA7" w14:textId="40E6529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3446ED4" w14:textId="5EFB73D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35CA4E4" w14:textId="6F9740F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42E8B8F" w14:textId="18A513D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8ACA06E" w14:textId="0FF7B2C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361F8D" w14:paraId="02DCA0FB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A21FB74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Natural/</w:t>
            </w:r>
            <w:proofErr w:type="spellStart"/>
            <w:r w:rsidRPr="00EB50CA">
              <w:rPr>
                <w:rFonts w:ascii="Times New Roman" w:hAnsi="Times New Roman" w:cs="Times New Roman"/>
                <w:lang w:val="en-US"/>
              </w:rPr>
              <w:t>flavoured</w:t>
            </w:r>
            <w:proofErr w:type="spellEnd"/>
            <w:r w:rsidRPr="00EB50CA">
              <w:rPr>
                <w:rFonts w:ascii="Times New Roman" w:hAnsi="Times New Roman" w:cs="Times New Roman"/>
                <w:lang w:val="en-US"/>
              </w:rPr>
              <w:t xml:space="preserve"> yoghurt or milk with probiotic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4B885BB" w14:textId="2C91ECD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5EF22B0" w14:textId="75387DB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21285EA" w14:textId="133C1F3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BA842E3" w14:textId="04854D6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11AF95A" w14:textId="08F64D0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60A00E10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51861E6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  <w:lang w:val="en-US"/>
              </w:rPr>
              <w:t>Flavoured</w:t>
            </w:r>
            <w:proofErr w:type="spellEnd"/>
            <w:r w:rsidRPr="00EB50CA">
              <w:rPr>
                <w:rFonts w:ascii="Times New Roman" w:hAnsi="Times New Roman" w:cs="Times New Roman"/>
                <w:lang w:val="en-US"/>
              </w:rPr>
              <w:t xml:space="preserve"> chocolate/strawberry milk, milk/cream in coffee/tea or hot chocolate/cocoa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3709A0A" w14:textId="6BF576E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1D26F4A" w14:textId="42E0788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10434E3" w14:textId="387DAF3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96DBB7C" w14:textId="48B86DD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1BE67C6" w14:textId="59CB6727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0.22</w:t>
            </w:r>
          </w:p>
        </w:tc>
      </w:tr>
      <w:tr w:rsidR="00AE7551" w:rsidRPr="00EB50CA" w14:paraId="36CFB55F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74874AB" w14:textId="77777777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</w:rPr>
              <w:t>Water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1B0C3CD" w14:textId="6B412180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55456BA" w14:textId="3CAF1FA4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F9013CE" w14:textId="255D9F09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554B7CE" w14:textId="13AAE88D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E1C17F4" w14:textId="1EA81941" w:rsidR="00AE7551" w:rsidRPr="00EB50CA" w:rsidRDefault="00AE7551" w:rsidP="00AE7551">
            <w:pPr>
              <w:rPr>
                <w:rFonts w:ascii="Times New Roman" w:hAnsi="Times New Roman" w:cs="Times New Roman"/>
              </w:rPr>
            </w:pPr>
            <w:r w:rsidRPr="00EB50CA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AE7551" w:rsidRPr="00EB50CA" w14:paraId="5D421B07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596DCD29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>Juic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4647AF4" w14:textId="31DD96A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DCDD367" w14:textId="1CE9357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C3424C8" w14:textId="39B439C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773EAFD" w14:textId="52190ED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50AE00D" w14:textId="30D3BE9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3</w:t>
            </w:r>
          </w:p>
        </w:tc>
      </w:tr>
      <w:tr w:rsidR="00AE7551" w:rsidRPr="00EB50CA" w14:paraId="27CA354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C13C03F" w14:textId="673EDD0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ugar</w:t>
            </w:r>
            <w:r w:rsidR="0092749A">
              <w:rPr>
                <w:rFonts w:ascii="Times New Roman" w:hAnsi="Times New Roman" w:cs="Times New Roman"/>
                <w:lang w:val="en-US"/>
              </w:rPr>
              <w:t>y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drinks (ice tea, soft drink</w:t>
            </w:r>
            <w:r w:rsidR="0092749A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fruit/berry drink</w:t>
            </w:r>
            <w:r w:rsidR="0092749A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CC30F86" w14:textId="4644B2A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2374AF7" w14:textId="22B0E23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-0.2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E43C3EB" w14:textId="76E2FAF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8BFCE35" w14:textId="7CC2F5A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156BE2A" w14:textId="5E55ECF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69BB0B27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36B1E3E" w14:textId="700782C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Artificially sweetened drinks (ice tea, soft drink</w:t>
            </w:r>
            <w:r w:rsidR="0092749A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fruit/berry drink</w:t>
            </w:r>
            <w:r w:rsidR="0092749A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>) and non-alcoholic</w:t>
            </w:r>
            <w:r w:rsidR="0092749A">
              <w:rPr>
                <w:rFonts w:ascii="Times New Roman" w:hAnsi="Times New Roman" w:cs="Times New Roman"/>
                <w:lang w:val="en-US"/>
              </w:rPr>
              <w:t xml:space="preserve"> beer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F73F982" w14:textId="54C35AB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F37A08E" w14:textId="657B073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417477F" w14:textId="3BD013A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C1E99CB" w14:textId="388DFB1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CFEE599" w14:textId="39E6F8B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0BB0DD5C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7A7B89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>Win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860BE57" w14:textId="6CDFC63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272C868" w14:textId="5FC407F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87EE51F" w14:textId="7E73773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728979B" w14:textId="5D487EB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B4CC867" w14:textId="4132B29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5A26214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B28B90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Alcoholic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beverages </w:t>
            </w:r>
            <w:proofErr w:type="spellStart"/>
            <w:r w:rsidRPr="00EB50CA">
              <w:rPr>
                <w:rFonts w:ascii="Times New Roman" w:hAnsi="Times New Roman" w:cs="Times New Roman"/>
              </w:rPr>
              <w:t>excep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wine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44E7079" w14:textId="50F9F87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03D9744" w14:textId="4BD8BB2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-0.2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5E0E637" w14:textId="54902B7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FECB600" w14:textId="39DF865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70F1F07" w14:textId="4F3072F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3E39DCC0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3D7F43F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>Tea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EC1B8A1" w14:textId="10B8628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8D4C49E" w14:textId="0CA7956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587A9DA" w14:textId="141A6BA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08C02D6" w14:textId="54A0AF1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655A223" w14:textId="336A2C3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08B9546F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CD688E4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offee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D4E762E" w14:textId="0B2F4DE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618BD5F" w14:textId="1A45B80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E25A641" w14:textId="7FB17BD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567BCB1" w14:textId="56E8FA1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7BEAB2B" w14:textId="42D0130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35FFBBB2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8E8E890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ausage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bacon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A2EA5AB" w14:textId="43780F3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A96644A" w14:textId="6FEBEED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6925C8C" w14:textId="2D0F656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7F555C1" w14:textId="42B1BB8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9E7A05C" w14:textId="377493E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510A7973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ED0601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rocessed meat dishes or fast food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B028C87" w14:textId="430E752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BD5BF6D" w14:textId="1CB204B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21DB521" w14:textId="7BFBD76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8BA88A1" w14:textId="0783B23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71879EF" w14:textId="6257833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CDA3D91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19E2106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Red </w:t>
            </w:r>
            <w:proofErr w:type="spellStart"/>
            <w:r w:rsidRPr="00EB50CA">
              <w:rPr>
                <w:rFonts w:ascii="Times New Roman" w:hAnsi="Times New Roman" w:cs="Times New Roman"/>
              </w:rPr>
              <w:t>meat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9B771E" w14:textId="52520CD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7356283" w14:textId="30C3FDA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611004D" w14:textId="5C8CE42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1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545531B" w14:textId="241A563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F91F112" w14:textId="216B050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5127A24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B78D198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tew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mea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hicken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50D9FF8" w14:textId="21ABBC9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6BEA85D" w14:textId="546F0D2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B4DC543" w14:textId="0CDAC9D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5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1956E24" w14:textId="407EABA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CAF038A" w14:textId="568CF2D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07119ED2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889026F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hicken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B2F6691" w14:textId="6EC0A0D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1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47EA776" w14:textId="6EE65BC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9EB2B17" w14:textId="165C944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DE0E74C" w14:textId="78B1224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816358F" w14:textId="3E7E2B9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8F87AB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A06991C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Process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fish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A2C9133" w14:textId="095AC8C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ACB3D0D" w14:textId="7AD51F0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1F1E861" w14:textId="4CCB712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86C7DBF" w14:textId="33C1306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520DE2F" w14:textId="15699DB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2998B89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F89209C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Lean </w:t>
            </w:r>
            <w:proofErr w:type="spellStart"/>
            <w:r w:rsidRPr="00EB50CA">
              <w:rPr>
                <w:rFonts w:ascii="Times New Roman" w:hAnsi="Times New Roman" w:cs="Times New Roman"/>
              </w:rPr>
              <w:t>fish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AB50838" w14:textId="0FD4D40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E091673" w14:textId="72D6896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DAF05E7" w14:textId="0CCFAF4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E825DBD" w14:textId="1684F92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A52E7F1" w14:textId="0656773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0B2CB08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2EDF029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att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fish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D235266" w14:textId="3E28B8C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F1CF669" w14:textId="3B4643F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525EE71" w14:textId="11A992F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B3925CB" w14:textId="48EB675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1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A6B8DD2" w14:textId="09E88D1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22BE570D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C7CA247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hrimp/crab or seafood wok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46A4DF7" w14:textId="397950F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D3DE434" w14:textId="7E241AF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A68992D" w14:textId="4A2BBD5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9C9179C" w14:textId="5476CA5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29B815C" w14:textId="6C3CD28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75DBC735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B1E6324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Vegetarian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dish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oup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vegetable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7CE4F9E" w14:textId="74647E7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0D13DD6" w14:textId="4E54B91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63E01A1" w14:textId="234E0FD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3D12A85" w14:textId="04C3369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A591086" w14:textId="501276F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7828BA48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B7636FD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Eggs and eggs </w:t>
            </w:r>
            <w:proofErr w:type="spellStart"/>
            <w:r w:rsidRPr="00EB50CA">
              <w:rPr>
                <w:rFonts w:ascii="Times New Roman" w:hAnsi="Times New Roman" w:cs="Times New Roman"/>
              </w:rPr>
              <w:t>dishe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1284FC4" w14:textId="6F6A53A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288F377" w14:textId="5D17B51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AF0C6DE" w14:textId="718AE63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209F3AF" w14:textId="7806BC2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7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2D673E5" w14:textId="356C63F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07BCDA5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D7F4ECC" w14:textId="7ADDB30D" w:rsidR="00AE7551" w:rsidRPr="00EB50CA" w:rsidRDefault="0092749A" w:rsidP="00AE7551">
            <w:pPr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B</w:t>
            </w:r>
            <w:r w:rsidR="00AE7551" w:rsidRPr="00EB50CA">
              <w:rPr>
                <w:rFonts w:ascii="Times New Roman" w:hAnsi="Times New Roman" w:cs="Times New Roman"/>
                <w:lang w:val="en-US"/>
              </w:rPr>
              <w:t>oiled/baked or mashed</w:t>
            </w:r>
            <w:r>
              <w:rPr>
                <w:rFonts w:ascii="Times New Roman" w:hAnsi="Times New Roman" w:cs="Times New Roman"/>
                <w:lang w:val="en-US"/>
              </w:rPr>
              <w:t xml:space="preserve"> potatoe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7FED595" w14:textId="1A436E5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6547710" w14:textId="27EDE71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1689B06" w14:textId="514D1DE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50FF28C" w14:textId="1680149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FD8B5A3" w14:textId="4AA27BC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5814508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31161A5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ri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potatoe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CDBE48F" w14:textId="2B94504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ADC3843" w14:textId="73D8400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D6734FD" w14:textId="4A1C578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B688ECC" w14:textId="3C55D47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53B0D7E" w14:textId="43C5BD7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429431D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B422ED5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>Rice or pasta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50B5C94" w14:textId="13B7E95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FEB39EA" w14:textId="117E8BC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E197690" w14:textId="3EC5832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1E640C3" w14:textId="3A46111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94F5980" w14:textId="2D098A1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2867D4EC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E00918A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Vegetable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6DC4B73" w14:textId="6203C18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7C475F67" w14:textId="060AF28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6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923F085" w14:textId="6D07D40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2CF1321" w14:textId="605EE5D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D1DB9A5" w14:textId="33A4515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18698B83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32601D74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oot vegetables (onion, carrot, rutabaga)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C56BC11" w14:textId="41D0F6C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6799240" w14:textId="2B61C14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7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0EC4BF5" w14:textId="603FDB1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42AE460" w14:textId="0CC5D51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C87FFB4" w14:textId="1C8C4F8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3BF6EB68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419E261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ruit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0E6926" w14:textId="4DD40A7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3E49C57" w14:textId="49D2101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5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44E7EA9" w14:textId="1AC1374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25DF70F" w14:textId="0172533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9DBAFE0" w14:textId="19F0510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4FCA5517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AB1D61E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Berrie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36FEE80" w14:textId="336276A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81D87C7" w14:textId="636DDD1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FEED0FB" w14:textId="08C767F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7D41869" w14:textId="64ECAED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EB924EC" w14:textId="66FC8A2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361F8D" w14:paraId="5A4DE6F4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02F27CD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Dried fruit or fruit and nut mix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C16B226" w14:textId="014DEE4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1DBD2B02" w14:textId="25BA5B3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D279EF9" w14:textId="794AA69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40ABFF3" w14:textId="3FE526F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B72B31B" w14:textId="55148D9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7555523C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9A1F7CD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Dessert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akes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5AC7985" w14:textId="10890572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54BEBB82" w14:textId="73A2983D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42C3C0D" w14:textId="3FB7545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0087FB0" w14:textId="772B9B4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11748ED" w14:textId="70AC2BD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9</w:t>
            </w:r>
          </w:p>
        </w:tc>
      </w:tr>
      <w:tr w:rsidR="00AE7551" w:rsidRPr="00EB50CA" w14:paraId="038D7BC0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540B318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hocolate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andy</w:t>
            </w:r>
            <w:proofErr w:type="spellEnd"/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E23894A" w14:textId="7FF5A00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5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456D977" w14:textId="0D09ACF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2E16E32" w14:textId="473CAFE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D4D1DFA" w14:textId="7E362C8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283C0F0" w14:textId="28CAC0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1</w:t>
            </w:r>
          </w:p>
        </w:tc>
      </w:tr>
      <w:tr w:rsidR="00AE7551" w:rsidRPr="00EB50CA" w14:paraId="31702590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5D12FF1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alt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snack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5291D6C" w14:textId="7814AEB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3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55A8F27" w14:textId="4C80C3E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E32999E" w14:textId="02E8722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63C230F" w14:textId="2A6EFD1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C19B636" w14:textId="7EF0D996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69A051A0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365DC72D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</w:rPr>
              <w:t xml:space="preserve">Nuts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peanu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butter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6AED639" w14:textId="78D84C1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C5D307C" w14:textId="1CEC379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E19CE7A" w14:textId="2D1E8ED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F12F876" w14:textId="085A1A1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5D28E0D" w14:textId="03A8556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16AC0A9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46685D36" w14:textId="796B373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auces, sauce butter/margarine melted</w:t>
            </w:r>
            <w:r w:rsidR="0092749A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creamy dressing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CCCC4A6" w14:textId="6BE110D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6A0DA96" w14:textId="3450837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3EE94DF" w14:textId="68F14A0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2D1E377" w14:textId="0BB1946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9100567" w14:textId="3696430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3D5C85E4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11F62AD" w14:textId="1DEB4D8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alad dressing like thousand Island, salad dressing oil, mustard</w:t>
            </w:r>
            <w:r w:rsidR="0092749A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soy sauc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C19718D" w14:textId="3D962BB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725D483" w14:textId="451748CB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1567877" w14:textId="29507AA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3D581CA9" w14:textId="4BA84E9F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0.23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8505868" w14:textId="12DD12D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US"/>
              </w:rPr>
              <w:t> </w:t>
            </w:r>
          </w:p>
        </w:tc>
      </w:tr>
      <w:tr w:rsidR="00AE7551" w:rsidRPr="00EB50CA" w14:paraId="1CD0638A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1895C43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Tomato sauc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DA5476A" w14:textId="74C10A9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0.3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8B17584" w14:textId="2CC036C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AF611C9" w14:textId="6501FD6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D1514C7" w14:textId="1863507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4CCAD814" w14:textId="35124B8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AE7551" w:rsidRPr="00EB50CA" w14:paraId="56C71782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01876AAC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Wok with meat/chicken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313EB2D" w14:textId="04E9089C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0.30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6E31FB02" w14:textId="7AFBEE48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E7762FB" w14:textId="2DF1476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51CF65A" w14:textId="1C4D0F04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32392E5" w14:textId="5345C2B3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AE7551" w:rsidRPr="00EB50CA" w14:paraId="3784DB5C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2EDDB889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Beans/lentils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AFD1F3D" w14:textId="364B3A5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2BA414DE" w14:textId="7F0A42B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50C15AD8" w14:textId="47AD82C0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24C6F446" w14:textId="667DE2B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F95F92B" w14:textId="066FF7C1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AE7551" w:rsidRPr="00EB50CA" w14:paraId="49EB5FCE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7EE03242" w14:textId="77777777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tew/soup with fish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9F50602" w14:textId="1080561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47F47AA1" w14:textId="2673AC4A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9114EBB" w14:textId="3EA556FE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7806000C" w14:textId="763E8AD5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0.2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93CBB55" w14:textId="58610869" w:rsidR="00AE7551" w:rsidRPr="00EB50CA" w:rsidRDefault="00AE7551" w:rsidP="00AE7551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 </w:t>
            </w:r>
          </w:p>
        </w:tc>
      </w:tr>
      <w:tr w:rsidR="00980113" w:rsidRPr="00EB50CA" w14:paraId="0D2A75DF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66F89E03" w14:textId="1DA30EB6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roportion of variance explained by each dietary pattern, %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AD2C37C" w14:textId="1749212A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6.2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32A2698E" w14:textId="46E14A21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6.0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1BB829A8" w14:textId="625EC22B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5.8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0322C6EF" w14:textId="295A3228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5.1</w:t>
            </w:r>
          </w:p>
        </w:tc>
        <w:tc>
          <w:tcPr>
            <w:tcW w:w="718" w:type="pct"/>
            <w:shd w:val="clear" w:color="auto" w:fill="auto"/>
            <w:vAlign w:val="center"/>
          </w:tcPr>
          <w:p w14:paraId="68367B70" w14:textId="3FD45387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4.5</w:t>
            </w:r>
          </w:p>
        </w:tc>
      </w:tr>
      <w:tr w:rsidR="00980113" w:rsidRPr="00EB50CA" w14:paraId="33B94E2B" w14:textId="77777777" w:rsidTr="002006E7">
        <w:tc>
          <w:tcPr>
            <w:tcW w:w="1412" w:type="pct"/>
            <w:tcBorders>
              <w:right w:val="single" w:sz="4" w:space="0" w:color="auto"/>
            </w:tcBorders>
          </w:tcPr>
          <w:p w14:paraId="56B6ABA4" w14:textId="13780D20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Cumulative</w:t>
            </w:r>
          </w:p>
        </w:tc>
        <w:tc>
          <w:tcPr>
            <w:tcW w:w="71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8E38453" w14:textId="7B2BFF29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27.6</w:t>
            </w:r>
          </w:p>
        </w:tc>
        <w:tc>
          <w:tcPr>
            <w:tcW w:w="717" w:type="pct"/>
            <w:shd w:val="clear" w:color="auto" w:fill="auto"/>
            <w:vAlign w:val="center"/>
          </w:tcPr>
          <w:p w14:paraId="0B584483" w14:textId="77777777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8" w:type="pct"/>
            <w:shd w:val="clear" w:color="auto" w:fill="auto"/>
            <w:vAlign w:val="center"/>
          </w:tcPr>
          <w:p w14:paraId="54491FB1" w14:textId="77777777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8" w:type="pct"/>
            <w:shd w:val="clear" w:color="auto" w:fill="auto"/>
            <w:vAlign w:val="center"/>
          </w:tcPr>
          <w:p w14:paraId="1451BBCB" w14:textId="77777777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18" w:type="pct"/>
            <w:shd w:val="clear" w:color="auto" w:fill="auto"/>
            <w:vAlign w:val="center"/>
          </w:tcPr>
          <w:p w14:paraId="1E9E2334" w14:textId="77777777" w:rsidR="00980113" w:rsidRPr="00EB50CA" w:rsidRDefault="00980113" w:rsidP="00980113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14:paraId="26EB2141" w14:textId="45E6D915" w:rsidR="00F76026" w:rsidRPr="00EB50CA" w:rsidRDefault="00F76026" w:rsidP="00F76026">
      <w:pPr>
        <w:spacing w:after="0" w:line="240" w:lineRule="auto"/>
        <w:rPr>
          <w:rFonts w:ascii="Times New Roman" w:eastAsia="Times New Roman" w:hAnsi="Times New Roman" w:cs="Times New Roman"/>
          <w:lang w:val="en-GB" w:eastAsia="nb-NO"/>
        </w:rPr>
      </w:pPr>
      <w:r w:rsidRPr="00EB50CA">
        <w:rPr>
          <w:rFonts w:ascii="Times New Roman" w:eastAsia="Times New Roman" w:hAnsi="Times New Roman" w:cs="Times New Roman"/>
          <w:lang w:val="en-GB" w:eastAsia="nb-NO"/>
        </w:rPr>
        <w:t>Abbreviation: PC: Principal Components</w:t>
      </w:r>
      <w:r w:rsidR="00CF254F">
        <w:rPr>
          <w:rFonts w:ascii="Times New Roman" w:eastAsia="Times New Roman" w:hAnsi="Times New Roman" w:cs="Times New Roman"/>
          <w:lang w:val="en-GB" w:eastAsia="nb-NO"/>
        </w:rPr>
        <w:t>.</w:t>
      </w:r>
    </w:p>
    <w:p w14:paraId="3C30382D" w14:textId="77777777" w:rsidR="00F55042" w:rsidRPr="00EB50CA" w:rsidRDefault="00F55042" w:rsidP="00F55042">
      <w:pPr>
        <w:rPr>
          <w:rFonts w:ascii="Times New Roman" w:hAnsi="Times New Roman" w:cs="Times New Roman"/>
          <w:lang w:val="en-GB"/>
        </w:rPr>
      </w:pPr>
    </w:p>
    <w:p w14:paraId="578974E8" w14:textId="6DE49A5D" w:rsidR="002006E7" w:rsidRPr="002006E7" w:rsidRDefault="002006E7" w:rsidP="00CF798F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  <w:bookmarkStart w:id="2" w:name="_Hlk150960219"/>
      <w:r w:rsidRPr="002006E7">
        <w:rPr>
          <w:rFonts w:ascii="Times New Roman" w:hAnsi="Times New Roman" w:cs="Times New Roman"/>
          <w:sz w:val="24"/>
          <w:lang w:val="en-GB"/>
        </w:rPr>
        <w:t xml:space="preserve">We analysed </w:t>
      </w:r>
      <w:r w:rsidR="0092749A">
        <w:rPr>
          <w:rFonts w:ascii="Times New Roman" w:hAnsi="Times New Roman" w:cs="Times New Roman"/>
          <w:sz w:val="24"/>
          <w:lang w:val="en-GB"/>
        </w:rPr>
        <w:t xml:space="preserve">the </w:t>
      </w:r>
      <w:r w:rsidRPr="002006E7">
        <w:rPr>
          <w:rFonts w:ascii="Times New Roman" w:hAnsi="Times New Roman" w:cs="Times New Roman"/>
          <w:sz w:val="24"/>
          <w:lang w:val="en-GB"/>
        </w:rPr>
        <w:t>associations between five energy</w:t>
      </w:r>
      <w:r w:rsidR="00C23488">
        <w:rPr>
          <w:rFonts w:ascii="Times New Roman" w:hAnsi="Times New Roman" w:cs="Times New Roman"/>
          <w:sz w:val="24"/>
          <w:lang w:val="en-GB"/>
        </w:rPr>
        <w:t>-</w:t>
      </w:r>
      <w:r w:rsidRPr="002006E7">
        <w:rPr>
          <w:rFonts w:ascii="Times New Roman" w:hAnsi="Times New Roman" w:cs="Times New Roman"/>
          <w:sz w:val="24"/>
          <w:lang w:val="en-GB"/>
        </w:rPr>
        <w:t xml:space="preserve">adjusted </w:t>
      </w:r>
      <w:r w:rsidR="00CF798F">
        <w:rPr>
          <w:rFonts w:ascii="Times New Roman" w:hAnsi="Times New Roman" w:cs="Times New Roman"/>
          <w:sz w:val="24"/>
          <w:lang w:val="en-GB"/>
        </w:rPr>
        <w:t xml:space="preserve">dietary </w:t>
      </w:r>
      <w:r w:rsidRPr="002006E7">
        <w:rPr>
          <w:rFonts w:ascii="Times New Roman" w:hAnsi="Times New Roman" w:cs="Times New Roman"/>
          <w:sz w:val="24"/>
          <w:lang w:val="en-GB"/>
        </w:rPr>
        <w:t>patterns and periodontitis</w:t>
      </w:r>
      <w:r w:rsidR="008506AF">
        <w:rPr>
          <w:rFonts w:ascii="Times New Roman" w:hAnsi="Times New Roman" w:cs="Times New Roman"/>
          <w:sz w:val="24"/>
          <w:lang w:val="en-GB"/>
        </w:rPr>
        <w:t xml:space="preserve"> and number of teeth</w:t>
      </w:r>
      <w:r w:rsidR="00CF798F">
        <w:rPr>
          <w:rFonts w:ascii="Times New Roman" w:hAnsi="Times New Roman" w:cs="Times New Roman"/>
          <w:sz w:val="24"/>
          <w:lang w:val="en-GB"/>
        </w:rPr>
        <w:t xml:space="preserve">. </w:t>
      </w:r>
      <w:r w:rsidR="00CA2914" w:rsidRPr="00CA2914">
        <w:rPr>
          <w:rFonts w:ascii="Times New Roman" w:hAnsi="Times New Roman" w:cs="Times New Roman"/>
          <w:sz w:val="24"/>
          <w:lang w:val="en-GB"/>
        </w:rPr>
        <w:t xml:space="preserve">We found that the </w:t>
      </w:r>
      <w:r w:rsidR="00CA2914" w:rsidRPr="00CF798F">
        <w:rPr>
          <w:rFonts w:ascii="Times New Roman" w:hAnsi="Times New Roman" w:cs="Times New Roman"/>
          <w:sz w:val="24"/>
          <w:lang w:val="en-GB"/>
        </w:rPr>
        <w:t>Fruit and vegetables</w:t>
      </w:r>
      <w:r w:rsidR="00CA2914">
        <w:rPr>
          <w:rFonts w:ascii="Times New Roman" w:hAnsi="Times New Roman" w:cs="Times New Roman"/>
          <w:sz w:val="24"/>
          <w:lang w:val="en-GB"/>
        </w:rPr>
        <w:t xml:space="preserve"> energy-adjusted dietary pattern</w:t>
      </w:r>
      <w:r w:rsidR="00CA2914" w:rsidRPr="00CA2914">
        <w:rPr>
          <w:rFonts w:ascii="Times New Roman" w:hAnsi="Times New Roman" w:cs="Times New Roman"/>
          <w:sz w:val="24"/>
          <w:lang w:val="en-GB"/>
        </w:rPr>
        <w:t xml:space="preserve"> was associated with increased odds of</w:t>
      </w:r>
      <w:r w:rsidR="00CA2914">
        <w:rPr>
          <w:rFonts w:ascii="Times New Roman" w:hAnsi="Times New Roman" w:cs="Times New Roman"/>
          <w:sz w:val="24"/>
          <w:lang w:val="en-GB"/>
        </w:rPr>
        <w:t xml:space="preserve"> advanced periodontitis (Supplementary </w:t>
      </w:r>
      <w:r w:rsidR="00C23488">
        <w:rPr>
          <w:rFonts w:ascii="Times New Roman" w:hAnsi="Times New Roman" w:cs="Times New Roman"/>
          <w:sz w:val="24"/>
          <w:lang w:val="en-GB"/>
        </w:rPr>
        <w:t>T</w:t>
      </w:r>
      <w:r w:rsidR="00CA2914">
        <w:rPr>
          <w:rFonts w:ascii="Times New Roman" w:hAnsi="Times New Roman" w:cs="Times New Roman"/>
          <w:sz w:val="24"/>
          <w:lang w:val="en-GB"/>
        </w:rPr>
        <w:t xml:space="preserve">able </w:t>
      </w:r>
      <w:r w:rsidR="00EB50CA">
        <w:rPr>
          <w:rFonts w:ascii="Times New Roman" w:hAnsi="Times New Roman" w:cs="Times New Roman"/>
          <w:sz w:val="24"/>
          <w:lang w:val="en-GB"/>
        </w:rPr>
        <w:t>3</w:t>
      </w:r>
      <w:r w:rsidR="00CA2914">
        <w:rPr>
          <w:rFonts w:ascii="Times New Roman" w:hAnsi="Times New Roman" w:cs="Times New Roman"/>
          <w:sz w:val="24"/>
          <w:lang w:val="en-GB"/>
        </w:rPr>
        <w:t>).</w:t>
      </w:r>
    </w:p>
    <w:bookmarkEnd w:id="2"/>
    <w:p w14:paraId="025FB966" w14:textId="77777777" w:rsidR="00EB50CA" w:rsidRDefault="00EB50CA" w:rsidP="00DA3F84">
      <w:pPr>
        <w:spacing w:line="360" w:lineRule="auto"/>
        <w:rPr>
          <w:rFonts w:ascii="Times New Roman" w:hAnsi="Times New Roman" w:cs="Times New Roman"/>
          <w:b/>
          <w:bCs/>
          <w:sz w:val="24"/>
          <w:lang w:val="en-GB"/>
        </w:rPr>
      </w:pPr>
    </w:p>
    <w:p w14:paraId="2849446C" w14:textId="77777777" w:rsidR="00EB50CA" w:rsidRDefault="00EB50CA" w:rsidP="00DA3F84">
      <w:pPr>
        <w:spacing w:line="360" w:lineRule="auto"/>
        <w:rPr>
          <w:rFonts w:ascii="Times New Roman" w:hAnsi="Times New Roman" w:cs="Times New Roman"/>
          <w:b/>
          <w:bCs/>
          <w:sz w:val="24"/>
          <w:lang w:val="en-GB"/>
        </w:rPr>
      </w:pPr>
    </w:p>
    <w:p w14:paraId="375EE294" w14:textId="77777777" w:rsidR="00EB50CA" w:rsidRDefault="00EB50CA" w:rsidP="00DA3F84">
      <w:pPr>
        <w:spacing w:line="360" w:lineRule="auto"/>
        <w:rPr>
          <w:rFonts w:ascii="Times New Roman" w:hAnsi="Times New Roman" w:cs="Times New Roman"/>
          <w:b/>
          <w:bCs/>
          <w:sz w:val="24"/>
          <w:lang w:val="en-GB"/>
        </w:rPr>
      </w:pPr>
    </w:p>
    <w:p w14:paraId="65C736F4" w14:textId="1DD2B462" w:rsidR="00AE7551" w:rsidRPr="00DC0A16" w:rsidRDefault="00F55042" w:rsidP="00DA3F84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r w:rsidRPr="00DC0A16">
        <w:rPr>
          <w:rFonts w:ascii="Times New Roman" w:hAnsi="Times New Roman" w:cs="Times New Roman"/>
          <w:b/>
          <w:bCs/>
          <w:sz w:val="24"/>
          <w:lang w:val="en-GB"/>
        </w:rPr>
        <w:t xml:space="preserve">Supplementary Table </w:t>
      </w:r>
      <w:r w:rsidR="00EB50CA" w:rsidRPr="00DC0A16">
        <w:rPr>
          <w:rFonts w:ascii="Times New Roman" w:hAnsi="Times New Roman" w:cs="Times New Roman"/>
          <w:b/>
          <w:bCs/>
          <w:sz w:val="24"/>
          <w:lang w:val="en-GB"/>
        </w:rPr>
        <w:t>3</w:t>
      </w:r>
      <w:r w:rsidRPr="00DC0A16">
        <w:rPr>
          <w:rFonts w:ascii="Times New Roman" w:hAnsi="Times New Roman" w:cs="Times New Roman"/>
          <w:sz w:val="24"/>
          <w:lang w:val="en-GB"/>
        </w:rPr>
        <w:t xml:space="preserve"> Regression models between </w:t>
      </w:r>
      <w:proofErr w:type="spellStart"/>
      <w:r w:rsidRPr="00DC0A16">
        <w:rPr>
          <w:rFonts w:ascii="Times New Roman" w:hAnsi="Times New Roman" w:cs="Times New Roman"/>
          <w:sz w:val="24"/>
          <w:lang w:val="en-GB"/>
        </w:rPr>
        <w:t>tertiles</w:t>
      </w:r>
      <w:proofErr w:type="spellEnd"/>
      <w:r w:rsidRPr="00DC0A16">
        <w:rPr>
          <w:rFonts w:ascii="Times New Roman" w:hAnsi="Times New Roman" w:cs="Times New Roman"/>
          <w:sz w:val="24"/>
          <w:lang w:val="en-GB"/>
        </w:rPr>
        <w:t xml:space="preserve"> of </w:t>
      </w:r>
      <w:r w:rsidR="007267B5" w:rsidRPr="00DC0A16">
        <w:rPr>
          <w:rFonts w:ascii="Times New Roman" w:hAnsi="Times New Roman" w:cs="Times New Roman"/>
          <w:sz w:val="24"/>
          <w:lang w:val="en-GB"/>
        </w:rPr>
        <w:t xml:space="preserve">the </w:t>
      </w:r>
      <w:r w:rsidRPr="00DC0A16">
        <w:rPr>
          <w:rFonts w:ascii="Times New Roman" w:hAnsi="Times New Roman" w:cs="Times New Roman"/>
          <w:sz w:val="24"/>
          <w:lang w:val="en-GB"/>
        </w:rPr>
        <w:t xml:space="preserve">Fruit and vegetables </w:t>
      </w:r>
      <w:r w:rsidR="007267B5" w:rsidRPr="00DC0A16">
        <w:rPr>
          <w:rFonts w:ascii="Times New Roman" w:hAnsi="Times New Roman" w:cs="Times New Roman"/>
          <w:sz w:val="24"/>
          <w:lang w:val="en-GB"/>
        </w:rPr>
        <w:t xml:space="preserve">energy-adjusted </w:t>
      </w:r>
      <w:r w:rsidRPr="00DC0A16">
        <w:rPr>
          <w:rFonts w:ascii="Times New Roman" w:hAnsi="Times New Roman" w:cs="Times New Roman"/>
          <w:sz w:val="24"/>
          <w:lang w:val="en-GB"/>
        </w:rPr>
        <w:t>dietary pattern scores and periodontitis group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343"/>
        <w:gridCol w:w="1188"/>
        <w:gridCol w:w="715"/>
        <w:gridCol w:w="711"/>
        <w:gridCol w:w="1078"/>
        <w:gridCol w:w="713"/>
        <w:gridCol w:w="711"/>
        <w:gridCol w:w="1188"/>
        <w:gridCol w:w="714"/>
        <w:gridCol w:w="711"/>
      </w:tblGrid>
      <w:tr w:rsidR="008506AF" w:rsidRPr="00361F8D" w14:paraId="4A6253B7" w14:textId="77777777" w:rsidTr="0037713C">
        <w:tc>
          <w:tcPr>
            <w:tcW w:w="782" w:type="pct"/>
            <w:vMerge w:val="restart"/>
            <w:tcBorders>
              <w:top w:val="single" w:sz="4" w:space="0" w:color="auto"/>
            </w:tcBorders>
          </w:tcPr>
          <w:p w14:paraId="0A459DEF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Dietary pattern</w:t>
            </w:r>
          </w:p>
        </w:tc>
        <w:tc>
          <w:tcPr>
            <w:tcW w:w="1406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02A06C0" w14:textId="77777777" w:rsidR="007B47AB" w:rsidRDefault="0037713C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 xml:space="preserve">Moderate bone loss </w:t>
            </w:r>
          </w:p>
          <w:p w14:paraId="48C4AA6D" w14:textId="5E15AA10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versus</w:t>
            </w:r>
          </w:p>
          <w:p w14:paraId="3BCB04B2" w14:textId="0D93692E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No periodontitis/</w:t>
            </w:r>
            <w:r w:rsidR="0037713C" w:rsidRPr="00DC0A16">
              <w:rPr>
                <w:rFonts w:ascii="Times New Roman" w:hAnsi="Times New Roman" w:cs="Times New Roman"/>
                <w:i/>
                <w:lang w:val="en-GB"/>
              </w:rPr>
              <w:t>slow bone loss</w:t>
            </w:r>
          </w:p>
        </w:tc>
        <w:tc>
          <w:tcPr>
            <w:tcW w:w="1406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D1F1FD9" w14:textId="77777777" w:rsidR="007B47AB" w:rsidRDefault="0037713C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Rapid bone loss</w:t>
            </w:r>
            <w:r w:rsidR="007B47AB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</w:p>
          <w:p w14:paraId="23AC1BB7" w14:textId="5AE3B838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versus</w:t>
            </w:r>
          </w:p>
          <w:p w14:paraId="1CAFF70D" w14:textId="383D0F5C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No periodontitis/</w:t>
            </w:r>
            <w:r w:rsidR="0037713C" w:rsidRPr="00DC0A16">
              <w:rPr>
                <w:rFonts w:ascii="Times New Roman" w:hAnsi="Times New Roman" w:cs="Times New Roman"/>
                <w:i/>
                <w:lang w:val="en-GB"/>
              </w:rPr>
              <w:t>slow bone loss</w:t>
            </w:r>
          </w:p>
        </w:tc>
        <w:tc>
          <w:tcPr>
            <w:tcW w:w="975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6E1B86D" w14:textId="2DDB8E02" w:rsidR="00D12727" w:rsidRPr="00DC0A16" w:rsidRDefault="0037713C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Rapi</w:t>
            </w:r>
            <w:r w:rsidR="008506AF" w:rsidRPr="00DC0A16">
              <w:rPr>
                <w:rFonts w:ascii="Times New Roman" w:hAnsi="Times New Roman" w:cs="Times New Roman"/>
                <w:i/>
                <w:lang w:val="en-GB"/>
              </w:rPr>
              <w:t>d</w:t>
            </w:r>
            <w:r w:rsidRPr="00DC0A16">
              <w:rPr>
                <w:rFonts w:ascii="Times New Roman" w:hAnsi="Times New Roman" w:cs="Times New Roman"/>
                <w:i/>
                <w:lang w:val="en-GB"/>
              </w:rPr>
              <w:t xml:space="preserve"> bone loss</w:t>
            </w:r>
            <w:r w:rsidR="007B47AB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r w:rsidR="00D12727" w:rsidRPr="00DC0A16">
              <w:rPr>
                <w:rFonts w:ascii="Times New Roman" w:hAnsi="Times New Roman" w:cs="Times New Roman"/>
                <w:i/>
                <w:lang w:val="en-GB"/>
              </w:rPr>
              <w:t>versus</w:t>
            </w:r>
          </w:p>
          <w:p w14:paraId="2C6D2449" w14:textId="05F61BC2" w:rsidR="00D12727" w:rsidRPr="00DC0A16" w:rsidRDefault="0037713C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Moderate bone loss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</w:tcPr>
          <w:p w14:paraId="7215D391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8506AF" w:rsidRPr="00DC0A16" w14:paraId="5A1D04EB" w14:textId="77777777" w:rsidTr="0037713C">
        <w:tc>
          <w:tcPr>
            <w:tcW w:w="782" w:type="pct"/>
            <w:vMerge/>
            <w:tcBorders>
              <w:bottom w:val="single" w:sz="4" w:space="0" w:color="auto"/>
            </w:tcBorders>
          </w:tcPr>
          <w:p w14:paraId="39327F01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</w:tcPr>
          <w:p w14:paraId="59A72456" w14:textId="6751AC8B" w:rsidR="008506AF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OR</w:t>
            </w:r>
          </w:p>
          <w:p w14:paraId="613F15F0" w14:textId="453692B6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4C398A74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</w:tcPr>
          <w:p w14:paraId="1E8AF54D" w14:textId="77777777" w:rsidR="007B47AB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p</w:t>
            </w:r>
          </w:p>
          <w:p w14:paraId="56815E0E" w14:textId="39341809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trend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</w:tcPr>
          <w:p w14:paraId="3C0217BA" w14:textId="7C29D75F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OR (95%CI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37550FD7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</w:tcPr>
          <w:p w14:paraId="554D79B4" w14:textId="30CE8561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p trend</w:t>
            </w:r>
          </w:p>
        </w:tc>
        <w:tc>
          <w:tcPr>
            <w:tcW w:w="539" w:type="pct"/>
            <w:tcBorders>
              <w:top w:val="single" w:sz="4" w:space="0" w:color="auto"/>
              <w:bottom w:val="single" w:sz="4" w:space="0" w:color="auto"/>
            </w:tcBorders>
          </w:tcPr>
          <w:p w14:paraId="48CBF654" w14:textId="2436F83F" w:rsidR="008506AF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OR</w:t>
            </w:r>
          </w:p>
          <w:p w14:paraId="1842DCFD" w14:textId="6C38596F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</w:tcPr>
          <w:p w14:paraId="58248D48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</w:tcPr>
          <w:p w14:paraId="0D4CE5EA" w14:textId="45177ACB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DC0A16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 trend</w:t>
            </w:r>
          </w:p>
        </w:tc>
      </w:tr>
      <w:tr w:rsidR="008506AF" w:rsidRPr="00DC0A16" w14:paraId="2F0DC001" w14:textId="77777777" w:rsidTr="0037713C">
        <w:tc>
          <w:tcPr>
            <w:tcW w:w="782" w:type="pct"/>
            <w:tcBorders>
              <w:top w:val="single" w:sz="4" w:space="0" w:color="auto"/>
            </w:tcBorders>
          </w:tcPr>
          <w:p w14:paraId="2CE574D8" w14:textId="77777777" w:rsidR="00D12727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DC0A16">
              <w:rPr>
                <w:rFonts w:ascii="Times New Roman" w:hAnsi="Times New Roman" w:cs="Times New Roman"/>
                <w:i/>
                <w:lang w:val="en-GB"/>
              </w:rPr>
              <w:t>Fruit and vegetables</w:t>
            </w:r>
          </w:p>
          <w:p w14:paraId="26528D14" w14:textId="77777777" w:rsidR="00DC0A16" w:rsidRPr="00DC0A16" w:rsidRDefault="00DC0A16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</w:p>
        </w:tc>
        <w:tc>
          <w:tcPr>
            <w:tcW w:w="539" w:type="pct"/>
            <w:tcBorders>
              <w:top w:val="single" w:sz="4" w:space="0" w:color="auto"/>
            </w:tcBorders>
          </w:tcPr>
          <w:p w14:paraId="47FB0CB6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052370CC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</w:tcPr>
          <w:p w14:paraId="3BAAEAF2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  <w:tcBorders>
              <w:top w:val="single" w:sz="4" w:space="0" w:color="auto"/>
            </w:tcBorders>
          </w:tcPr>
          <w:p w14:paraId="27041F88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643A612C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</w:tcPr>
          <w:p w14:paraId="2EAEBABD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  <w:tcBorders>
              <w:top w:val="single" w:sz="4" w:space="0" w:color="auto"/>
            </w:tcBorders>
          </w:tcPr>
          <w:p w14:paraId="003EB1C4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6" w:type="pct"/>
            <w:tcBorders>
              <w:top w:val="single" w:sz="4" w:space="0" w:color="auto"/>
            </w:tcBorders>
          </w:tcPr>
          <w:p w14:paraId="00365C29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  <w:tcBorders>
              <w:top w:val="single" w:sz="4" w:space="0" w:color="auto"/>
            </w:tcBorders>
          </w:tcPr>
          <w:p w14:paraId="407A4DF6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</w:tr>
      <w:tr w:rsidR="008506AF" w:rsidRPr="00DC0A16" w14:paraId="56079C7C" w14:textId="77777777" w:rsidTr="0037713C">
        <w:tc>
          <w:tcPr>
            <w:tcW w:w="782" w:type="pct"/>
          </w:tcPr>
          <w:p w14:paraId="0C1D3E47" w14:textId="77777777" w:rsidR="007B47AB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DC0A16">
              <w:rPr>
                <w:rFonts w:ascii="Times New Roman" w:hAnsi="Times New Roman" w:cs="Times New Roman"/>
                <w:lang w:val="en-GB"/>
              </w:rPr>
              <w:t>Tertile</w:t>
            </w:r>
            <w:proofErr w:type="spellEnd"/>
            <w:r w:rsidRPr="00DC0A16">
              <w:rPr>
                <w:rFonts w:ascii="Times New Roman" w:hAnsi="Times New Roman" w:cs="Times New Roman"/>
                <w:lang w:val="en-GB"/>
              </w:rPr>
              <w:t xml:space="preserve"> 1</w:t>
            </w:r>
          </w:p>
          <w:p w14:paraId="3D8BBEEE" w14:textId="66B6C129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(ref.)</w:t>
            </w:r>
          </w:p>
        </w:tc>
        <w:tc>
          <w:tcPr>
            <w:tcW w:w="539" w:type="pct"/>
          </w:tcPr>
          <w:p w14:paraId="35287EC3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36" w:type="pct"/>
          </w:tcPr>
          <w:p w14:paraId="6D93D18F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</w:tcPr>
          <w:p w14:paraId="5ADB492B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</w:tcPr>
          <w:p w14:paraId="2992D7F4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36" w:type="pct"/>
          </w:tcPr>
          <w:p w14:paraId="0173839C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</w:tcPr>
          <w:p w14:paraId="478CB497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</w:tcPr>
          <w:p w14:paraId="7BF8D22E" w14:textId="55AA80D4" w:rsidR="00D12727" w:rsidRPr="00DC0A16" w:rsidRDefault="00AA460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36" w:type="pct"/>
          </w:tcPr>
          <w:p w14:paraId="13A42566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31" w:type="pct"/>
          </w:tcPr>
          <w:p w14:paraId="1B3B891B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8506AF" w:rsidRPr="00DC0A16" w14:paraId="068C2312" w14:textId="77777777" w:rsidTr="0037713C">
        <w:tc>
          <w:tcPr>
            <w:tcW w:w="782" w:type="pct"/>
          </w:tcPr>
          <w:p w14:paraId="7D0B2C6A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Tertile 2</w:t>
            </w:r>
          </w:p>
        </w:tc>
        <w:tc>
          <w:tcPr>
            <w:tcW w:w="539" w:type="pct"/>
          </w:tcPr>
          <w:p w14:paraId="30B3E9E0" w14:textId="6C3DF9D6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1.09 (0.81,1.47)</w:t>
            </w:r>
          </w:p>
        </w:tc>
        <w:tc>
          <w:tcPr>
            <w:tcW w:w="436" w:type="pct"/>
          </w:tcPr>
          <w:p w14:paraId="01200A86" w14:textId="39CA2DC9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552</w:t>
            </w:r>
          </w:p>
        </w:tc>
        <w:tc>
          <w:tcPr>
            <w:tcW w:w="431" w:type="pct"/>
          </w:tcPr>
          <w:p w14:paraId="4540697B" w14:textId="3E9C776E" w:rsidR="00D12727" w:rsidRPr="00DC0A16" w:rsidRDefault="00CD20C2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738</w:t>
            </w:r>
          </w:p>
        </w:tc>
        <w:tc>
          <w:tcPr>
            <w:tcW w:w="539" w:type="pct"/>
          </w:tcPr>
          <w:p w14:paraId="531B735E" w14:textId="74EB0491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55 (0.31,0.9)</w:t>
            </w:r>
          </w:p>
        </w:tc>
        <w:tc>
          <w:tcPr>
            <w:tcW w:w="436" w:type="pct"/>
          </w:tcPr>
          <w:p w14:paraId="5F25C0BA" w14:textId="2B8EBC41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041</w:t>
            </w:r>
          </w:p>
        </w:tc>
        <w:tc>
          <w:tcPr>
            <w:tcW w:w="431" w:type="pct"/>
          </w:tcPr>
          <w:p w14:paraId="465F88C5" w14:textId="37EC1CA6" w:rsidR="00D12727" w:rsidRPr="00DC0A16" w:rsidRDefault="00AA460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005</w:t>
            </w:r>
          </w:p>
        </w:tc>
        <w:tc>
          <w:tcPr>
            <w:tcW w:w="539" w:type="pct"/>
          </w:tcPr>
          <w:p w14:paraId="59D0128A" w14:textId="77777777" w:rsidR="008506AF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50</w:t>
            </w:r>
          </w:p>
          <w:p w14:paraId="5A0EC84E" w14:textId="0022684E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(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28</w:t>
            </w:r>
            <w:r w:rsidRPr="00DC0A16">
              <w:rPr>
                <w:rFonts w:ascii="Times New Roman" w:hAnsi="Times New Roman" w:cs="Times New Roman"/>
                <w:lang w:val="en-GB"/>
              </w:rPr>
              <w:t>,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0</w:t>
            </w:r>
            <w:r w:rsidRPr="00DC0A16">
              <w:rPr>
                <w:rFonts w:ascii="Times New Roman" w:hAnsi="Times New Roman" w:cs="Times New Roman"/>
                <w:lang w:val="en-GB"/>
              </w:rPr>
              <w:t>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88</w:t>
            </w:r>
            <w:r w:rsidR="008506AF" w:rsidRPr="00DC0A16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436" w:type="pct"/>
          </w:tcPr>
          <w:p w14:paraId="042730E8" w14:textId="7EF1A65B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017</w:t>
            </w:r>
          </w:p>
        </w:tc>
        <w:tc>
          <w:tcPr>
            <w:tcW w:w="431" w:type="pct"/>
          </w:tcPr>
          <w:p w14:paraId="6E8BDC37" w14:textId="3D1FA0F3" w:rsidR="00D12727" w:rsidRPr="00DC0A16" w:rsidRDefault="00AA460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002</w:t>
            </w:r>
          </w:p>
        </w:tc>
      </w:tr>
      <w:tr w:rsidR="008506AF" w:rsidRPr="00DC0A16" w14:paraId="6806A2D1" w14:textId="77777777" w:rsidTr="0037713C">
        <w:tc>
          <w:tcPr>
            <w:tcW w:w="782" w:type="pct"/>
            <w:tcBorders>
              <w:bottom w:val="single" w:sz="4" w:space="0" w:color="auto"/>
            </w:tcBorders>
          </w:tcPr>
          <w:p w14:paraId="492A0B08" w14:textId="7777777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Tertile 3</w:t>
            </w:r>
          </w:p>
        </w:tc>
        <w:tc>
          <w:tcPr>
            <w:tcW w:w="539" w:type="pct"/>
            <w:tcBorders>
              <w:bottom w:val="single" w:sz="4" w:space="0" w:color="auto"/>
            </w:tcBorders>
          </w:tcPr>
          <w:p w14:paraId="6CF61329" w14:textId="20A66BBF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1.05 (0.76,1.45)</w:t>
            </w:r>
          </w:p>
        </w:tc>
        <w:tc>
          <w:tcPr>
            <w:tcW w:w="436" w:type="pct"/>
            <w:tcBorders>
              <w:bottom w:val="single" w:sz="4" w:space="0" w:color="auto"/>
            </w:tcBorders>
          </w:tcPr>
          <w:p w14:paraId="374A0342" w14:textId="16F3DF54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757</w:t>
            </w:r>
          </w:p>
        </w:tc>
        <w:tc>
          <w:tcPr>
            <w:tcW w:w="431" w:type="pct"/>
            <w:tcBorders>
              <w:bottom w:val="single" w:sz="4" w:space="0" w:color="auto"/>
            </w:tcBorders>
          </w:tcPr>
          <w:p w14:paraId="2D6BBC17" w14:textId="24CB60B3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  <w:tcBorders>
              <w:bottom w:val="single" w:sz="4" w:space="0" w:color="auto"/>
            </w:tcBorders>
          </w:tcPr>
          <w:p w14:paraId="191B9247" w14:textId="0551A793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40 (0.20,0.8)</w:t>
            </w:r>
          </w:p>
        </w:tc>
        <w:tc>
          <w:tcPr>
            <w:tcW w:w="436" w:type="pct"/>
            <w:tcBorders>
              <w:bottom w:val="single" w:sz="4" w:space="0" w:color="auto"/>
            </w:tcBorders>
          </w:tcPr>
          <w:p w14:paraId="51C7720D" w14:textId="6A033260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010</w:t>
            </w:r>
          </w:p>
        </w:tc>
        <w:tc>
          <w:tcPr>
            <w:tcW w:w="431" w:type="pct"/>
            <w:tcBorders>
              <w:bottom w:val="single" w:sz="4" w:space="0" w:color="auto"/>
            </w:tcBorders>
          </w:tcPr>
          <w:p w14:paraId="6B6F48C4" w14:textId="03244F8D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39" w:type="pct"/>
            <w:tcBorders>
              <w:bottom w:val="single" w:sz="4" w:space="0" w:color="auto"/>
            </w:tcBorders>
          </w:tcPr>
          <w:p w14:paraId="135B917D" w14:textId="77777777" w:rsidR="008506AF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38</w:t>
            </w:r>
            <w:r w:rsidRPr="00DC0A16">
              <w:rPr>
                <w:rFonts w:ascii="Times New Roman" w:hAnsi="Times New Roman" w:cs="Times New Roman"/>
                <w:lang w:val="en-GB"/>
              </w:rPr>
              <w:t xml:space="preserve"> </w:t>
            </w:r>
          </w:p>
          <w:p w14:paraId="2747848F" w14:textId="71205CCD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(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19</w:t>
            </w:r>
            <w:r w:rsidRPr="00DC0A16">
              <w:rPr>
                <w:rFonts w:ascii="Times New Roman" w:hAnsi="Times New Roman" w:cs="Times New Roman"/>
                <w:lang w:val="en-GB"/>
              </w:rPr>
              <w:t>,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0</w:t>
            </w:r>
            <w:r w:rsidRPr="00DC0A16">
              <w:rPr>
                <w:rFonts w:ascii="Times New Roman" w:hAnsi="Times New Roman" w:cs="Times New Roman"/>
                <w:lang w:val="en-GB"/>
              </w:rPr>
              <w:t>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76</w:t>
            </w:r>
            <w:r w:rsidRPr="00DC0A16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436" w:type="pct"/>
            <w:tcBorders>
              <w:bottom w:val="single" w:sz="4" w:space="0" w:color="auto"/>
            </w:tcBorders>
          </w:tcPr>
          <w:p w14:paraId="7DB53770" w14:textId="4431125E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DC0A16">
              <w:rPr>
                <w:rFonts w:ascii="Times New Roman" w:hAnsi="Times New Roman" w:cs="Times New Roman"/>
                <w:lang w:val="en-GB"/>
              </w:rPr>
              <w:t>0.</w:t>
            </w:r>
            <w:r w:rsidR="00F55042" w:rsidRPr="00DC0A16">
              <w:rPr>
                <w:rFonts w:ascii="Times New Roman" w:hAnsi="Times New Roman" w:cs="Times New Roman"/>
                <w:lang w:val="en-GB"/>
              </w:rPr>
              <w:t>006</w:t>
            </w:r>
          </w:p>
        </w:tc>
        <w:tc>
          <w:tcPr>
            <w:tcW w:w="431" w:type="pct"/>
            <w:tcBorders>
              <w:bottom w:val="single" w:sz="4" w:space="0" w:color="auto"/>
            </w:tcBorders>
          </w:tcPr>
          <w:p w14:paraId="2C1CCD8F" w14:textId="23EB8387" w:rsidR="00D12727" w:rsidRPr="00DC0A16" w:rsidRDefault="00D12727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5FD95FF4" w14:textId="4422DC1C" w:rsidR="00DC0A16" w:rsidRDefault="00AA4607" w:rsidP="00F968BD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Model adjusted for sex, age, education, smoking status, toothbrushing frequency,</w:t>
      </w:r>
      <w:r w:rsidR="0092749A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 xml:space="preserve"> body mass index</w:t>
      </w: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, and physical activity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1DE4BC7A" w14:textId="08630414" w:rsidR="00F76026" w:rsidRPr="00DC0A16" w:rsidRDefault="00F76026" w:rsidP="00F968BD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DC0A16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Abbreviation: OR: odds ratio, CI: confidence interval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5BFF63C9" w14:textId="77777777" w:rsidR="00DA58C6" w:rsidRDefault="00DA58C6" w:rsidP="00CF798F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</w:p>
    <w:p w14:paraId="3DB40F01" w14:textId="58EAF159" w:rsidR="00AA4607" w:rsidRPr="00CF798F" w:rsidRDefault="00CF798F" w:rsidP="00CF798F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  <w:r w:rsidRPr="00CF798F">
        <w:rPr>
          <w:rFonts w:ascii="Times New Roman" w:hAnsi="Times New Roman" w:cs="Times New Roman"/>
          <w:sz w:val="24"/>
          <w:lang w:val="en-GB"/>
        </w:rPr>
        <w:t xml:space="preserve">The </w:t>
      </w:r>
      <w:r w:rsidR="00AA4607" w:rsidRPr="00CF798F">
        <w:rPr>
          <w:rFonts w:ascii="Times New Roman" w:hAnsi="Times New Roman" w:cs="Times New Roman"/>
          <w:sz w:val="24"/>
          <w:lang w:val="en-GB"/>
        </w:rPr>
        <w:t xml:space="preserve">Refined grain and dessert </w:t>
      </w:r>
      <w:r w:rsidR="002043D7" w:rsidRPr="00CF798F">
        <w:rPr>
          <w:rFonts w:ascii="Times New Roman" w:hAnsi="Times New Roman" w:cs="Times New Roman"/>
          <w:sz w:val="24"/>
          <w:lang w:val="en-GB"/>
        </w:rPr>
        <w:t xml:space="preserve">energy-adjusted </w:t>
      </w:r>
      <w:r w:rsidRPr="00CF798F">
        <w:rPr>
          <w:rFonts w:ascii="Times New Roman" w:hAnsi="Times New Roman" w:cs="Times New Roman"/>
          <w:sz w:val="24"/>
          <w:lang w:val="en-GB"/>
        </w:rPr>
        <w:t xml:space="preserve">dietary pattern </w:t>
      </w:r>
      <w:r w:rsidR="00AA4607" w:rsidRPr="00CF798F">
        <w:rPr>
          <w:rFonts w:ascii="Times New Roman" w:hAnsi="Times New Roman" w:cs="Times New Roman"/>
          <w:sz w:val="24"/>
          <w:lang w:val="en-GB"/>
        </w:rPr>
        <w:t>was not associated with number of teeth (data not shown)</w:t>
      </w:r>
      <w:r w:rsidR="002043D7">
        <w:rPr>
          <w:rFonts w:ascii="Times New Roman" w:hAnsi="Times New Roman" w:cs="Times New Roman"/>
          <w:sz w:val="24"/>
          <w:lang w:val="en-GB"/>
        </w:rPr>
        <w:t>.</w:t>
      </w:r>
    </w:p>
    <w:p w14:paraId="51A62437" w14:textId="6B90BECA" w:rsidR="00AA4607" w:rsidRPr="00EB50CA" w:rsidRDefault="00AA4607" w:rsidP="00EB50CA">
      <w:pPr>
        <w:pStyle w:val="ListParagraph"/>
        <w:numPr>
          <w:ilvl w:val="1"/>
          <w:numId w:val="2"/>
        </w:numPr>
        <w:shd w:val="clear" w:color="auto" w:fill="FFFFFF"/>
        <w:spacing w:after="0" w:line="480" w:lineRule="auto"/>
        <w:jc w:val="both"/>
        <w:outlineLvl w:val="0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EB50CA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Four </w:t>
      </w:r>
      <w:r w:rsidR="00DA3F84" w:rsidRPr="00EB50CA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retained </w:t>
      </w:r>
      <w:r w:rsidRPr="00EB50CA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energy-adjusted dietary patterns</w:t>
      </w:r>
    </w:p>
    <w:p w14:paraId="2F2DBD32" w14:textId="2E35C564" w:rsidR="00F76026" w:rsidRPr="00CF798F" w:rsidRDefault="00F76026" w:rsidP="00CF798F">
      <w:pPr>
        <w:shd w:val="clear" w:color="auto" w:fill="FFFFFF"/>
        <w:spacing w:after="0" w:line="360" w:lineRule="auto"/>
        <w:jc w:val="both"/>
        <w:outlineLvl w:val="0"/>
        <w:rPr>
          <w:rFonts w:ascii="Times New Roman" w:hAnsi="Times New Roman" w:cs="Times New Roman"/>
          <w:sz w:val="24"/>
          <w:lang w:val="en-GB"/>
        </w:rPr>
      </w:pPr>
      <w:r w:rsidRPr="00CF798F">
        <w:rPr>
          <w:rFonts w:ascii="Times New Roman" w:hAnsi="Times New Roman" w:cs="Times New Roman"/>
          <w:sz w:val="24"/>
          <w:lang w:val="en-GB"/>
        </w:rPr>
        <w:t>Since one of the five energy-adjusted dietary patterns</w:t>
      </w:r>
      <w:r w:rsidR="00CF798F">
        <w:rPr>
          <w:rFonts w:ascii="Times New Roman" w:hAnsi="Times New Roman" w:cs="Times New Roman"/>
          <w:sz w:val="24"/>
          <w:lang w:val="en-GB"/>
        </w:rPr>
        <w:t xml:space="preserve">, i.e., </w:t>
      </w:r>
      <w:r w:rsidR="00DA3F84">
        <w:rPr>
          <w:rFonts w:ascii="Times New Roman" w:hAnsi="Times New Roman" w:cs="Times New Roman"/>
          <w:sz w:val="24"/>
          <w:lang w:val="en-GB"/>
        </w:rPr>
        <w:t>PC4</w:t>
      </w:r>
      <w:r w:rsidR="008506AF">
        <w:rPr>
          <w:rFonts w:ascii="Times New Roman" w:hAnsi="Times New Roman" w:cs="Times New Roman"/>
          <w:sz w:val="24"/>
          <w:lang w:val="en-GB"/>
        </w:rPr>
        <w:t xml:space="preserve"> that included </w:t>
      </w:r>
      <w:r w:rsidR="00CF798F" w:rsidRPr="00CF798F">
        <w:rPr>
          <w:rFonts w:ascii="Times New Roman" w:hAnsi="Times New Roman" w:cs="Times New Roman"/>
          <w:sz w:val="24"/>
          <w:lang w:val="en-GB"/>
        </w:rPr>
        <w:t>seafood, eggs,</w:t>
      </w:r>
      <w:r w:rsidR="007267B5">
        <w:rPr>
          <w:rFonts w:ascii="Times New Roman" w:hAnsi="Times New Roman" w:cs="Times New Roman"/>
          <w:sz w:val="24"/>
          <w:lang w:val="en-GB"/>
        </w:rPr>
        <w:t xml:space="preserve"> fat fish, </w:t>
      </w:r>
      <w:r w:rsidR="007267B5" w:rsidRPr="007267B5">
        <w:rPr>
          <w:rFonts w:ascii="Times New Roman" w:hAnsi="Times New Roman" w:cs="Times New Roman"/>
          <w:sz w:val="24"/>
          <w:lang w:val="en-GB"/>
        </w:rPr>
        <w:t>mayonnaise,</w:t>
      </w:r>
      <w:r w:rsidR="007267B5" w:rsidRPr="00CF798F">
        <w:rPr>
          <w:rFonts w:ascii="Times New Roman" w:hAnsi="Times New Roman" w:cs="Times New Roman"/>
          <w:sz w:val="24"/>
          <w:lang w:val="en-GB"/>
        </w:rPr>
        <w:t xml:space="preserve"> </w:t>
      </w:r>
      <w:r w:rsidR="00CF798F" w:rsidRPr="00CF798F">
        <w:rPr>
          <w:rFonts w:ascii="Times New Roman" w:hAnsi="Times New Roman" w:cs="Times New Roman"/>
          <w:sz w:val="24"/>
          <w:lang w:val="en-GB"/>
        </w:rPr>
        <w:t>and wine</w:t>
      </w:r>
      <w:r w:rsidR="00CF798F">
        <w:rPr>
          <w:rFonts w:ascii="Times New Roman" w:hAnsi="Times New Roman" w:cs="Times New Roman"/>
          <w:sz w:val="24"/>
          <w:lang w:val="en-GB"/>
        </w:rPr>
        <w:t>,</w:t>
      </w:r>
      <w:r w:rsidR="00CF798F" w:rsidRPr="00CF798F">
        <w:rPr>
          <w:rFonts w:ascii="Times New Roman" w:hAnsi="Times New Roman" w:cs="Times New Roman"/>
          <w:sz w:val="24"/>
          <w:lang w:val="en-GB"/>
        </w:rPr>
        <w:t xml:space="preserve"> </w:t>
      </w:r>
      <w:r w:rsidRPr="00CF798F">
        <w:rPr>
          <w:rFonts w:ascii="Times New Roman" w:hAnsi="Times New Roman" w:cs="Times New Roman"/>
          <w:sz w:val="24"/>
          <w:lang w:val="en-GB"/>
        </w:rPr>
        <w:t>was difficult to interpret</w:t>
      </w:r>
      <w:r w:rsidR="00DA58C6">
        <w:rPr>
          <w:rFonts w:ascii="Times New Roman" w:hAnsi="Times New Roman" w:cs="Times New Roman"/>
          <w:sz w:val="24"/>
          <w:lang w:val="en-GB"/>
        </w:rPr>
        <w:t xml:space="preserve"> (</w:t>
      </w:r>
      <w:r w:rsidR="00DA58C6"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upplementary Table </w:t>
      </w:r>
      <w:r w:rsidR="00DA58C6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2)</w:t>
      </w:r>
      <w:r w:rsidRPr="00CF798F">
        <w:rPr>
          <w:rFonts w:ascii="Times New Roman" w:hAnsi="Times New Roman" w:cs="Times New Roman"/>
          <w:sz w:val="24"/>
          <w:lang w:val="en-GB"/>
        </w:rPr>
        <w:t xml:space="preserve">, we extracted </w:t>
      </w:r>
      <w:r w:rsidR="00CF798F">
        <w:rPr>
          <w:rFonts w:ascii="Times New Roman" w:hAnsi="Times New Roman" w:cs="Times New Roman"/>
          <w:sz w:val="24"/>
          <w:lang w:val="en-GB"/>
        </w:rPr>
        <w:t xml:space="preserve">dietary pattern </w:t>
      </w:r>
      <w:r w:rsidRPr="00CF798F">
        <w:rPr>
          <w:rFonts w:ascii="Times New Roman" w:hAnsi="Times New Roman" w:cs="Times New Roman"/>
          <w:sz w:val="24"/>
          <w:lang w:val="en-GB"/>
        </w:rPr>
        <w:t xml:space="preserve">scores when </w:t>
      </w:r>
      <w:r w:rsidR="00CF798F">
        <w:rPr>
          <w:rFonts w:ascii="Times New Roman" w:hAnsi="Times New Roman" w:cs="Times New Roman"/>
          <w:sz w:val="24"/>
          <w:lang w:val="en-GB"/>
        </w:rPr>
        <w:t xml:space="preserve">only </w:t>
      </w:r>
      <w:r w:rsidR="00C23488">
        <w:rPr>
          <w:rFonts w:ascii="Times New Roman" w:hAnsi="Times New Roman" w:cs="Times New Roman"/>
          <w:sz w:val="24"/>
          <w:lang w:val="en-GB"/>
        </w:rPr>
        <w:t xml:space="preserve">the </w:t>
      </w:r>
      <w:r w:rsidR="00CF798F">
        <w:rPr>
          <w:rFonts w:ascii="Times New Roman" w:hAnsi="Times New Roman" w:cs="Times New Roman"/>
          <w:sz w:val="24"/>
          <w:lang w:val="en-GB"/>
        </w:rPr>
        <w:t xml:space="preserve">first </w:t>
      </w:r>
      <w:r w:rsidRPr="00CF798F">
        <w:rPr>
          <w:rFonts w:ascii="Times New Roman" w:hAnsi="Times New Roman" w:cs="Times New Roman"/>
          <w:sz w:val="24"/>
          <w:lang w:val="en-GB"/>
        </w:rPr>
        <w:t xml:space="preserve">four dietary patterns were retained, </w:t>
      </w:r>
      <w:r w:rsidR="0092749A">
        <w:rPr>
          <w:rFonts w:ascii="Times New Roman" w:hAnsi="Times New Roman" w:cs="Times New Roman"/>
          <w:sz w:val="24"/>
          <w:lang w:val="en-GB"/>
        </w:rPr>
        <w:t xml:space="preserve">which is </w:t>
      </w:r>
      <w:r w:rsidRPr="00CF798F">
        <w:rPr>
          <w:rFonts w:ascii="Times New Roman" w:hAnsi="Times New Roman" w:cs="Times New Roman"/>
          <w:sz w:val="24"/>
          <w:lang w:val="en-GB"/>
        </w:rPr>
        <w:t>similar</w:t>
      </w:r>
      <w:r w:rsidR="003D0BD7">
        <w:rPr>
          <w:rFonts w:ascii="Times New Roman" w:hAnsi="Times New Roman" w:cs="Times New Roman"/>
          <w:sz w:val="24"/>
          <w:lang w:val="en-GB"/>
        </w:rPr>
        <w:t xml:space="preserve"> to </w:t>
      </w:r>
      <w:r w:rsidRPr="00CF798F">
        <w:rPr>
          <w:rFonts w:ascii="Times New Roman" w:hAnsi="Times New Roman" w:cs="Times New Roman"/>
          <w:sz w:val="24"/>
          <w:lang w:val="en-GB"/>
        </w:rPr>
        <w:t>the method used for the extraction of four unadjusted dietary patterns</w:t>
      </w:r>
      <w:r w:rsidR="00DA3F84">
        <w:rPr>
          <w:rFonts w:ascii="Times New Roman" w:hAnsi="Times New Roman" w:cs="Times New Roman"/>
          <w:sz w:val="24"/>
          <w:lang w:val="en-GB"/>
        </w:rPr>
        <w:t xml:space="preserve"> (Supplementary </w:t>
      </w:r>
      <w:r w:rsidR="00C23488">
        <w:rPr>
          <w:rFonts w:ascii="Times New Roman" w:hAnsi="Times New Roman" w:cs="Times New Roman"/>
          <w:sz w:val="24"/>
          <w:lang w:val="en-GB"/>
        </w:rPr>
        <w:t>F</w:t>
      </w:r>
      <w:r w:rsidR="00DA3F84">
        <w:rPr>
          <w:rFonts w:ascii="Times New Roman" w:hAnsi="Times New Roman" w:cs="Times New Roman"/>
          <w:sz w:val="24"/>
          <w:lang w:val="en-GB"/>
        </w:rPr>
        <w:t>igure 2)</w:t>
      </w:r>
      <w:r w:rsidRPr="00CF798F">
        <w:rPr>
          <w:rFonts w:ascii="Times New Roman" w:hAnsi="Times New Roman" w:cs="Times New Roman"/>
          <w:sz w:val="24"/>
          <w:lang w:val="en-GB"/>
        </w:rPr>
        <w:t>.</w:t>
      </w:r>
    </w:p>
    <w:p w14:paraId="2B087799" w14:textId="67C0FCD7" w:rsidR="00F76026" w:rsidRDefault="00F76026" w:rsidP="00BF4BCC">
      <w:pPr>
        <w:shd w:val="clear" w:color="auto" w:fill="FFFFFF"/>
        <w:spacing w:after="240" w:line="24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F76026">
        <w:rPr>
          <w:rFonts w:ascii="Times New Roman" w:eastAsia="Calibri" w:hAnsi="Times New Roman" w:cs="Times New Roman"/>
          <w:noProof/>
          <w:color w:val="222222"/>
          <w:sz w:val="24"/>
          <w:szCs w:val="24"/>
          <w:shd w:val="clear" w:color="auto" w:fill="FFFFFF"/>
          <w:lang w:val="en-GB"/>
        </w:rPr>
        <w:drawing>
          <wp:inline distT="0" distB="0" distL="0" distR="0" wp14:anchorId="69D2F47C" wp14:editId="37197C44">
            <wp:extent cx="5029200" cy="3657600"/>
            <wp:effectExtent l="0" t="0" r="0" b="0"/>
            <wp:docPr id="2148528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5A66FE" w14:textId="7C0D2189" w:rsidR="00F76026" w:rsidRPr="00317FB3" w:rsidRDefault="00F76026" w:rsidP="00F76026">
      <w:pPr>
        <w:shd w:val="clear" w:color="auto" w:fill="FFFFFF"/>
        <w:spacing w:after="0" w:line="480" w:lineRule="auto"/>
        <w:jc w:val="both"/>
        <w:outlineLvl w:val="0"/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Supplementary </w:t>
      </w:r>
      <w:r w:rsidR="00C23488"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F</w:t>
      </w: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igure 2</w:t>
      </w:r>
    </w:p>
    <w:p w14:paraId="522DE8C0" w14:textId="1E0D3639" w:rsidR="00F76026" w:rsidRDefault="00F76026" w:rsidP="00EB50CA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7856F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cree plot for identification of </w:t>
      </w:r>
      <w:r w:rsidR="00CD20C2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four 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energy-adjusted </w:t>
      </w:r>
      <w:r w:rsidRPr="007856F8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dietary patterns (components) by principal component analysis</w:t>
      </w:r>
      <w:r w:rsid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(</w:t>
      </w:r>
      <w:r w:rsidR="00992E24" w:rsidRPr="002043D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Bartlett test of sphericity</w:t>
      </w:r>
      <w:r w:rsid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, p&lt;0.001; </w:t>
      </w:r>
      <w:r w:rsidR="00992E24" w:rsidRP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Kaiser-Meyer-Olkin Measure of Sampling Adequacy</w:t>
      </w:r>
      <w:r w:rsidR="00992E2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=0.775).</w:t>
      </w:r>
    </w:p>
    <w:p w14:paraId="00EC6708" w14:textId="6CCA13BF" w:rsidR="007D79B1" w:rsidRPr="002006E7" w:rsidRDefault="007D79B1" w:rsidP="00EB50CA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Supplementary Table </w:t>
      </w:r>
      <w:r w:rsidR="00EB50CA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4</w:t>
      </w:r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shows f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our</w:t>
      </w:r>
      <w:r w:rsidRPr="002006E7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energy-adjusted dietary patterns.</w:t>
      </w:r>
    </w:p>
    <w:p w14:paraId="15C34B06" w14:textId="08B95603" w:rsidR="00CE2C2C" w:rsidRPr="007D79B1" w:rsidRDefault="00BF4BCC" w:rsidP="00EB50CA">
      <w:pPr>
        <w:shd w:val="clear" w:color="auto" w:fill="FFFFFF"/>
        <w:spacing w:after="240" w:line="360" w:lineRule="auto"/>
        <w:jc w:val="both"/>
        <w:outlineLvl w:val="0"/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</w:pPr>
      <w:r w:rsidRPr="00317FB3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 xml:space="preserve">Supplementary Table </w:t>
      </w:r>
      <w:r w:rsidR="00EB50CA">
        <w:rPr>
          <w:rFonts w:ascii="Times New Roman" w:eastAsia="Calibri" w:hAnsi="Times New Roman" w:cs="Times New Roman"/>
          <w:b/>
          <w:bCs/>
          <w:color w:val="222222"/>
          <w:sz w:val="24"/>
          <w:szCs w:val="24"/>
          <w:shd w:val="clear" w:color="auto" w:fill="FFFFFF"/>
          <w:lang w:val="en-GB"/>
        </w:rPr>
        <w:t>4</w:t>
      </w:r>
      <w:r w:rsidRPr="007D79B1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Pr="00DD2FA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Loading matrix (≥|0.20|) and explained variances for the first f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our</w:t>
      </w:r>
      <w:r w:rsidRPr="00DD2FA4"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Times New Roman" w:eastAsia="Calibri" w:hAnsi="Times New Roman" w:cs="Times New Roman"/>
          <w:color w:val="222222"/>
          <w:sz w:val="24"/>
          <w:szCs w:val="24"/>
          <w:shd w:val="clear" w:color="auto" w:fill="FFFFFF"/>
          <w:lang w:val="en-GB"/>
        </w:rPr>
        <w:t>energy-adjusted dietary patterns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84"/>
        <w:gridCol w:w="1673"/>
        <w:gridCol w:w="1671"/>
        <w:gridCol w:w="1671"/>
        <w:gridCol w:w="1673"/>
      </w:tblGrid>
      <w:tr w:rsidR="00CE2C2C" w:rsidRPr="00EB50CA" w14:paraId="0961BE61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7966831" w14:textId="77777777" w:rsidR="00CE2C2C" w:rsidRPr="00EB50CA" w:rsidRDefault="00CE2C2C" w:rsidP="00CE2C2C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027D6DF" w14:textId="2CC2A502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Fruit and vegetables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B5EE530" w14:textId="3ED7A754" w:rsidR="00CE2C2C" w:rsidRPr="00EB50CA" w:rsidRDefault="00CE2C2C" w:rsidP="00CE2C2C">
            <w:pPr>
              <w:rPr>
                <w:rFonts w:ascii="Times New Roman" w:eastAsia="Times New Roman" w:hAnsi="Times New Roman" w:cs="Times New Roman"/>
                <w:lang w:val="en-GB" w:eastAsia="nb-NO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Westerni</w:t>
            </w:r>
            <w:r w:rsidR="00F968BD">
              <w:rPr>
                <w:rFonts w:ascii="Times New Roman" w:eastAsia="Times New Roman" w:hAnsi="Times New Roman" w:cs="Times New Roman"/>
                <w:lang w:val="en-GB" w:eastAsia="nb-NO"/>
              </w:rPr>
              <w:t>s</w:t>
            </w: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ed</w:t>
            </w:r>
          </w:p>
          <w:p w14:paraId="236B1642" w14:textId="77777777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  <w:tc>
          <w:tcPr>
            <w:tcW w:w="921" w:type="pct"/>
            <w:shd w:val="clear" w:color="auto" w:fill="auto"/>
            <w:vAlign w:val="center"/>
          </w:tcPr>
          <w:p w14:paraId="4C12EAEF" w14:textId="77777777" w:rsidR="00CE2C2C" w:rsidRPr="00EB50CA" w:rsidRDefault="00CE2C2C" w:rsidP="00CE2C2C">
            <w:pPr>
              <w:rPr>
                <w:rFonts w:ascii="Times New Roman" w:eastAsia="Times New Roman" w:hAnsi="Times New Roman" w:cs="Times New Roman"/>
                <w:lang w:val="en-GB" w:eastAsia="nb-NO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Meat/fish</w:t>
            </w:r>
          </w:p>
          <w:p w14:paraId="5E41B55F" w14:textId="0CCBA792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eastAsia="Times New Roman" w:hAnsi="Times New Roman" w:cs="Times New Roman"/>
                <w:lang w:val="en-GB" w:eastAsia="nb-NO"/>
              </w:rPr>
              <w:t>and potatoes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9D7DDB9" w14:textId="1CE51D36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efined grain and dessert</w:t>
            </w:r>
          </w:p>
        </w:tc>
      </w:tr>
      <w:tr w:rsidR="00CE2C2C" w:rsidRPr="00EB50CA" w14:paraId="6A52082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510EC36C" w14:textId="77777777" w:rsidR="00CE2C2C" w:rsidRPr="00EB50CA" w:rsidRDefault="00CE2C2C" w:rsidP="00CE2C2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E6BE625" w14:textId="661C4A8B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PC1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C68E019" w14:textId="174ECFBA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PC2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E6A03EF" w14:textId="6190A71C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PC3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7425D464" w14:textId="55C77C25" w:rsidR="00CE2C2C" w:rsidRPr="00EB50CA" w:rsidRDefault="00CE2C2C" w:rsidP="00CE2C2C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PC4</w:t>
            </w:r>
          </w:p>
        </w:tc>
      </w:tr>
      <w:tr w:rsidR="00CE2C2C" w:rsidRPr="00EB50CA" w14:paraId="49378B75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AA9BAF1" w14:textId="7DABB82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Refin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grain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C7573AA" w14:textId="2B89B4C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0E2F881" w14:textId="5CEA1FD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E644C18" w14:textId="1CD3A51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68C82FC0" w14:textId="56431B7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8</w:t>
            </w:r>
          </w:p>
        </w:tc>
      </w:tr>
      <w:tr w:rsidR="00CE2C2C" w:rsidRPr="00EB50CA" w14:paraId="40EBFAB4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2EDD9FF" w14:textId="67D434D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Whole </w:t>
            </w:r>
            <w:proofErr w:type="spellStart"/>
            <w:r w:rsidRPr="00EB50CA">
              <w:rPr>
                <w:rFonts w:ascii="Times New Roman" w:hAnsi="Times New Roman" w:cs="Times New Roman"/>
              </w:rPr>
              <w:t>grains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50-100%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9D10B51" w14:textId="6782A89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3ABE9AF" w14:textId="1A8A46F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530AE74" w14:textId="45D1BF6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7A13D61" w14:textId="1AA8E9C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361F8D" w14:paraId="23F40E3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7FD9F29" w14:textId="6C16890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Butter, margarine</w:t>
            </w:r>
            <w:r w:rsidR="003D0BD7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mix of butter, margarine and oil as spread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7CFC495" w14:textId="5D1D277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8B5560F" w14:textId="42801EE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FB32D53" w14:textId="482F5F5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7DECBFB" w14:textId="5C6A308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7FF1421F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4D30D41" w14:textId="0A22D06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Whe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chees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FB06150" w14:textId="70D4784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C9206B6" w14:textId="2217B98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9186D5B" w14:textId="03343ED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927EBA4" w14:textId="7F8B36F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2</w:t>
            </w:r>
          </w:p>
        </w:tc>
      </w:tr>
      <w:tr w:rsidR="00CE2C2C" w:rsidRPr="00EB50CA" w14:paraId="06D519D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582A6BB" w14:textId="269EEEE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White chees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0433D5B" w14:textId="1AC9C15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E95BBB5" w14:textId="490B537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14EB498" w14:textId="528DD7C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6372FAA4" w14:textId="269C5F3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361F8D" w14:paraId="69D5AEE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84D80B6" w14:textId="5FE25B6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 xml:space="preserve">Processed meat or </w:t>
            </w:r>
            <w:proofErr w:type="spellStart"/>
            <w:proofErr w:type="gramStart"/>
            <w:r w:rsidR="003D0BD7" w:rsidRPr="003D0BD7">
              <w:rPr>
                <w:rFonts w:ascii="Times New Roman" w:hAnsi="Times New Roman" w:cs="Times New Roman"/>
                <w:lang w:val="en-US"/>
              </w:rPr>
              <w:t>paté</w:t>
            </w:r>
            <w:proofErr w:type="spellEnd"/>
            <w:r w:rsidR="003D0BD7" w:rsidRPr="003D0BD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for</w:t>
            </w:r>
            <w:proofErr w:type="gramEnd"/>
            <w:r w:rsidRPr="00EB50CA">
              <w:rPr>
                <w:rFonts w:ascii="Times New Roman" w:hAnsi="Times New Roman" w:cs="Times New Roman"/>
                <w:lang w:val="en-US"/>
              </w:rPr>
              <w:t xml:space="preserve"> sandwiches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4F88A8" w14:textId="57FE6E7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63A53E5" w14:textId="56E1AE9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6B1613E" w14:textId="2AF4AAE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DEC5454" w14:textId="074C5E8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7EB31C5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5A44723" w14:textId="7571936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Canned/smoked fish, cod roe from a toothpaste-like tube or shrimp/crab for sandwiches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A49D46B" w14:textId="17D2D38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D66EA63" w14:textId="0E0AD41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03A7F74" w14:textId="2F7FEA6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3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F38546B" w14:textId="59502D5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169611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85401EA" w14:textId="46059DE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Sweet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preads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weetener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9DA37AA" w14:textId="73E9083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3963D71" w14:textId="4DEE535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5BFD2E0" w14:textId="4AFF432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B097F0B" w14:textId="71FCA537" w:rsidR="00CE2C2C" w:rsidRPr="0031059D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31059D">
              <w:rPr>
                <w:rFonts w:ascii="Times New Roman" w:hAnsi="Times New Roman" w:cs="Times New Roman"/>
                <w:color w:val="000000"/>
                <w:lang w:val="en-GB"/>
              </w:rPr>
              <w:t>0.37</w:t>
            </w:r>
          </w:p>
        </w:tc>
      </w:tr>
      <w:tr w:rsidR="00CE2C2C" w:rsidRPr="00361F8D" w14:paraId="235FE504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2BF3B13" w14:textId="7889651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Mayonnaise salads or mayonnaise as spread/dressing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D4A21D1" w14:textId="045B247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0002792" w14:textId="3792E23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0FABAF2" w14:textId="18FE256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4DE2A484" w14:textId="68EE128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361F8D" w14:paraId="2534D939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0E18FD7" w14:textId="6607D2C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egular milk/soured milk or low-fat milk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857E639" w14:textId="10496F4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F27FE9C" w14:textId="6C3FC7E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C5F81B5" w14:textId="65E47DB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76FFF131" w14:textId="09B8F56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F3339B3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77E1833" w14:textId="088C0CC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Natural/</w:t>
            </w:r>
            <w:proofErr w:type="spellStart"/>
            <w:r w:rsidRPr="00EB50CA">
              <w:rPr>
                <w:rFonts w:ascii="Times New Roman" w:hAnsi="Times New Roman" w:cs="Times New Roman"/>
                <w:lang w:val="en-US"/>
              </w:rPr>
              <w:t>flavoured</w:t>
            </w:r>
            <w:proofErr w:type="spellEnd"/>
            <w:r w:rsidRPr="00EB50CA">
              <w:rPr>
                <w:rFonts w:ascii="Times New Roman" w:hAnsi="Times New Roman" w:cs="Times New Roman"/>
                <w:lang w:val="en-US"/>
              </w:rPr>
              <w:t xml:space="preserve"> yoghurt or milk with probiotics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B735B15" w14:textId="28B2E26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2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37A0686" w14:textId="71A52AA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B5930FA" w14:textId="6861B48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77B8A8AE" w14:textId="0756E4D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361F8D" w14:paraId="1B240019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B3985C3" w14:textId="36E6F36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  <w:lang w:val="en-US"/>
              </w:rPr>
              <w:t>Flavoured</w:t>
            </w:r>
            <w:proofErr w:type="spellEnd"/>
            <w:r w:rsidRPr="00EB50CA">
              <w:rPr>
                <w:rFonts w:ascii="Times New Roman" w:hAnsi="Times New Roman" w:cs="Times New Roman"/>
                <w:lang w:val="en-US"/>
              </w:rPr>
              <w:t xml:space="preserve"> chocolate/strawberry milk, milk/cream in coffee/tea or hot chocolate/cocoa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8CD4C74" w14:textId="2B95475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6FAC3F9" w14:textId="18DDF85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D3D0C63" w14:textId="168E175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4A10FF24" w14:textId="64228C1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5B36BE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F24745B" w14:textId="3ACB238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Water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490A684" w14:textId="1C64671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C50FF86" w14:textId="52D4451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A67B542" w14:textId="346C15E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7A18F4E" w14:textId="3190BA0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3856899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F3FEA4A" w14:textId="15FD90C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Juic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20C0381" w14:textId="183E3F9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1EF57EA" w14:textId="271B616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60C5CA3" w14:textId="6074471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34AAEA3" w14:textId="67D830A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361F8D" w14:paraId="286274C5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AEA2B57" w14:textId="5638416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ugar</w:t>
            </w:r>
            <w:r w:rsidR="003D0BD7">
              <w:rPr>
                <w:rFonts w:ascii="Times New Roman" w:hAnsi="Times New Roman" w:cs="Times New Roman"/>
                <w:lang w:val="en-US"/>
              </w:rPr>
              <w:t>y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drinks (ice tea, soft drink</w:t>
            </w:r>
            <w:r w:rsidR="003D0BD7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fruit/berry drink</w:t>
            </w:r>
            <w:r w:rsidR="003D0BD7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48DAA9B" w14:textId="6BCFFED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9D6DBD8" w14:textId="25714FF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2BCB7A7" w14:textId="0715449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CDE2E67" w14:textId="55F545D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009BC5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426735E" w14:textId="09D9629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Artificially sweetened drinks (ice tea, soft drink</w:t>
            </w:r>
            <w:r w:rsidR="003D0BD7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fruit/berry drink</w:t>
            </w:r>
            <w:r w:rsidR="003D0BD7">
              <w:rPr>
                <w:rFonts w:ascii="Times New Roman" w:hAnsi="Times New Roman" w:cs="Times New Roman"/>
                <w:lang w:val="en-US"/>
              </w:rPr>
              <w:t>s</w:t>
            </w:r>
            <w:r w:rsidRPr="00EB50CA">
              <w:rPr>
                <w:rFonts w:ascii="Times New Roman" w:hAnsi="Times New Roman" w:cs="Times New Roman"/>
                <w:lang w:val="en-US"/>
              </w:rPr>
              <w:t>) and non-alcoholic</w:t>
            </w:r>
            <w:r w:rsidR="003D0BD7">
              <w:rPr>
                <w:rFonts w:ascii="Times New Roman" w:hAnsi="Times New Roman" w:cs="Times New Roman"/>
                <w:lang w:val="en-US"/>
              </w:rPr>
              <w:t xml:space="preserve"> beer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224DA21" w14:textId="3D856C6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AD0FCEE" w14:textId="604503B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5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E84013D" w14:textId="52AD010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93065A4" w14:textId="520DA9E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34DC6E22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08B7F65" w14:textId="35F7A14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Win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2A31019" w14:textId="713B275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4AD5E60" w14:textId="0561A94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A0A6198" w14:textId="0EA6B1F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B4EBA18" w14:textId="107740A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-0.23</w:t>
            </w:r>
          </w:p>
        </w:tc>
      </w:tr>
      <w:tr w:rsidR="00CE2C2C" w:rsidRPr="00EB50CA" w14:paraId="0EDDA5F4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0779E892" w14:textId="6BE30B8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Alcoholic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beverages </w:t>
            </w:r>
            <w:proofErr w:type="spellStart"/>
            <w:r w:rsidRPr="00EB50CA">
              <w:rPr>
                <w:rFonts w:ascii="Times New Roman" w:hAnsi="Times New Roman" w:cs="Times New Roman"/>
              </w:rPr>
              <w:t>excep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wine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ADBD0D3" w14:textId="49F7605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DE719CE" w14:textId="3236D89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5D59DB8" w14:textId="7D21136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F108A4A" w14:textId="78F1D60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7A32D92F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8343B8F" w14:textId="140D61D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Tea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6DDC673" w14:textId="70AD416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512FA06" w14:textId="41B4064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40EA69F" w14:textId="3261D29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711B1812" w14:textId="6DD8F44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CBE943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0BC2CC6D" w14:textId="294E58C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offee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B2917E3" w14:textId="61B50F4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6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2863257" w14:textId="7A17F3B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145E308" w14:textId="03ED233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123A94A" w14:textId="3B6D0BA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D9F7811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6496264" w14:textId="4E6A30A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ausage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bacon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85070C5" w14:textId="616536F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102F242" w14:textId="02F9D8F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914ACC2" w14:textId="64CAC5C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9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9348611" w14:textId="5211F47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7BC74F7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59CDEDAE" w14:textId="6042824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rocessed meat dishes or fast food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C240D51" w14:textId="15DBD07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E1FC5DA" w14:textId="2C29189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9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3F6057A" w14:textId="3FA0D98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03CE586" w14:textId="18C6023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081092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03DFFE80" w14:textId="7DDFE7E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Red </w:t>
            </w:r>
            <w:proofErr w:type="spellStart"/>
            <w:r w:rsidRPr="00EB50CA">
              <w:rPr>
                <w:rFonts w:ascii="Times New Roman" w:hAnsi="Times New Roman" w:cs="Times New Roman"/>
              </w:rPr>
              <w:t>meat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43333503" w14:textId="7F508AB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E859CFE" w14:textId="4FE777C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6E47B24" w14:textId="427958D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3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654D6C5" w14:textId="445337C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3A6C858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149AA88" w14:textId="0C568BE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tew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mea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and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hicken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2202389" w14:textId="478ED1A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6001504" w14:textId="4D0E257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C32F08E" w14:textId="1B4B7D9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5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6943309B" w14:textId="3A1D9D3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8B4F6A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060C1EC" w14:textId="4C18168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hicken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AFC2810" w14:textId="1D240F0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699E9E4" w14:textId="36D8EF4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8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9AEC83D" w14:textId="3B602AC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144A208" w14:textId="735689D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5418E51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167EA52" w14:textId="4D6C9B2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Process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fish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A950A5B" w14:textId="59F2934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2BB123C" w14:textId="4A09285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DB76515" w14:textId="2F1F973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6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FADB5F1" w14:textId="69F97A1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3416E1C2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5A1A4CBF" w14:textId="420455B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Lean </w:t>
            </w:r>
            <w:proofErr w:type="spellStart"/>
            <w:r w:rsidRPr="00EB50CA">
              <w:rPr>
                <w:rFonts w:ascii="Times New Roman" w:hAnsi="Times New Roman" w:cs="Times New Roman"/>
              </w:rPr>
              <w:t>fish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DFF129B" w14:textId="22CCAA8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D798844" w14:textId="20B6DA6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A6D8F3E" w14:textId="7D938F2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2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81CFECA" w14:textId="20E8B78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AF3D086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CDF95E8" w14:textId="5118FA5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att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fish 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886DB98" w14:textId="1AD635A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8A328DD" w14:textId="26D404B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6638D8A" w14:textId="2EC5557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439A626" w14:textId="636C9B8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83EDDF3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6935FDF" w14:textId="1A0231C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hrimp/crab or seafood wok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ED1DAE3" w14:textId="5897A06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3C6E704" w14:textId="4BF23E4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0997945" w14:textId="274C0AF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ACE0670" w14:textId="66048A5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-0.21</w:t>
            </w:r>
          </w:p>
        </w:tc>
      </w:tr>
      <w:tr w:rsidR="00CE2C2C" w:rsidRPr="00EB50CA" w14:paraId="443DBFB1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ED5A3F8" w14:textId="7220AA5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Vegetarian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dish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soup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vegetable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500421F" w14:textId="573C91A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5F5A815" w14:textId="49ABE61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C3DFB2E" w14:textId="62A7E6D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0D9ED79" w14:textId="5E4E923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30D28E41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0FEFB728" w14:textId="08E6C03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Eggs and eggs </w:t>
            </w:r>
            <w:proofErr w:type="spellStart"/>
            <w:r w:rsidRPr="00EB50CA">
              <w:rPr>
                <w:rFonts w:ascii="Times New Roman" w:hAnsi="Times New Roman" w:cs="Times New Roman"/>
              </w:rPr>
              <w:t>dishe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A522270" w14:textId="074BAA2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C0029A2" w14:textId="7CCBB57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D4A0AEF" w14:textId="2DFE915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4C925FEB" w14:textId="1A1BA0E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51F9F64C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8A80F09" w14:textId="1CD6A79C" w:rsidR="00CE2C2C" w:rsidRPr="00EB50CA" w:rsidRDefault="003D0BD7" w:rsidP="00CE2C2C">
            <w:pPr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US"/>
              </w:rPr>
              <w:t>B</w:t>
            </w:r>
            <w:r w:rsidR="00CE2C2C" w:rsidRPr="00EB50CA">
              <w:rPr>
                <w:rFonts w:ascii="Times New Roman" w:hAnsi="Times New Roman" w:cs="Times New Roman"/>
                <w:lang w:val="en-US"/>
              </w:rPr>
              <w:t>oiled/baked or mashed</w:t>
            </w:r>
            <w:r>
              <w:rPr>
                <w:rFonts w:ascii="Times New Roman" w:hAnsi="Times New Roman" w:cs="Times New Roman"/>
                <w:lang w:val="en-US"/>
              </w:rPr>
              <w:t xml:space="preserve"> potatoes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2558153" w14:textId="30F7E0D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54EF158" w14:textId="307A1AD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08D8C8B" w14:textId="3BD5037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9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1559D98" w14:textId="75F1AE5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A3246C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D6AA363" w14:textId="0023BB3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ried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potatoe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F0B0EBD" w14:textId="53BAF4F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66415993" w14:textId="4FB484E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6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4165269" w14:textId="5B5B26D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7648992" w14:textId="52ED3A2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36BDBDF4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5D2AFD7" w14:textId="040EF64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Rice or pasta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EB099A2" w14:textId="71DBD6C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8029D1C" w14:textId="358C5A9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3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7524365" w14:textId="647CBDA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49F035DC" w14:textId="2085A01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6E791D3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82D0CF6" w14:textId="0B96FFD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Vegetable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357129B" w14:textId="6C0D636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1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E71AAF6" w14:textId="58AC4D0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9B8735E" w14:textId="6513C5E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42E8204" w14:textId="429C303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5D2D3218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CD1F72F" w14:textId="64D7F14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Root vegetables (onion, carrot, rutabaga)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E04B45F" w14:textId="2A80A39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6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5886260" w14:textId="2410124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C32C9C0" w14:textId="1798DE8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372B286" w14:textId="5E9E444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A56AAF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9E7B057" w14:textId="40FDCBA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Fruit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864C97B" w14:textId="6FB5BDC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1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D923F4A" w14:textId="2A3F05F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E92B7ED" w14:textId="4ED499E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1DA6C1DC" w14:textId="4D208C6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0B42CAE8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59EA79D6" w14:textId="7CFC548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Berrie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350DCFD" w14:textId="34C63C7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8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03A8C03" w14:textId="340B600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11A081D" w14:textId="3370A7F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EB5FCC7" w14:textId="03E989E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5F0C0EFF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C6ECB99" w14:textId="6EB8CAA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Dried fruit or fruit and nut mix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1857197" w14:textId="0FB1FE0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7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76392DC" w14:textId="3A6BCEC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205D612" w14:textId="54E7850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4F22357" w14:textId="50E718E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B6FC917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6CA83DDA" w14:textId="2ABFB6F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Dessert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ake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D59BFA5" w14:textId="4CB290E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719E2B3" w14:textId="796E095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71ACAFD" w14:textId="0D685DF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69EA1D35" w14:textId="7C20B3A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5</w:t>
            </w:r>
          </w:p>
        </w:tc>
      </w:tr>
      <w:tr w:rsidR="00CE2C2C" w:rsidRPr="00EB50CA" w14:paraId="2D28DCE1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7A82413B" w14:textId="1DD65B2D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Chocolate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candy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20D7861" w14:textId="0D99FBD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9D01C80" w14:textId="5033A89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7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FE20656" w14:textId="68D726D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6D19CEAE" w14:textId="20F996E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2A98AA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3AE5E09" w14:textId="68FD3F1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alty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snacks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35A3EE3" w14:textId="221E76A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82B461B" w14:textId="0ED435A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2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F2D6A21" w14:textId="7E1A407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5C4D322D" w14:textId="50292E4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16059B5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5D39C5EB" w14:textId="74A742B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Nuts or </w:t>
            </w:r>
            <w:proofErr w:type="spellStart"/>
            <w:r w:rsidRPr="00EB50CA">
              <w:rPr>
                <w:rFonts w:ascii="Times New Roman" w:hAnsi="Times New Roman" w:cs="Times New Roman"/>
              </w:rPr>
              <w:t>peanut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butter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0C6AB59F" w14:textId="04DA821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4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4C641CA" w14:textId="4DBE00A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4D6E8F3" w14:textId="0D2AEA8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73B3BB2B" w14:textId="4273B57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C63BC9A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85E7149" w14:textId="056C14A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auces, sauce butter/margarine melted</w:t>
            </w:r>
            <w:r w:rsidR="003D0BD7">
              <w:rPr>
                <w:rFonts w:ascii="Times New Roman" w:hAnsi="Times New Roman" w:cs="Times New Roman"/>
                <w:lang w:val="en-US"/>
              </w:rPr>
              <w:t>,</w:t>
            </w:r>
            <w:r w:rsidRPr="00EB50CA">
              <w:rPr>
                <w:rFonts w:ascii="Times New Roman" w:hAnsi="Times New Roman" w:cs="Times New Roman"/>
                <w:lang w:val="en-US"/>
              </w:rPr>
              <w:t xml:space="preserve"> or creamy dressing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A2CD303" w14:textId="6C05D5E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4A7FD98" w14:textId="36EBA47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BB89273" w14:textId="6ACD1F6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8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2D724A4" w14:textId="5A39C3B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196E0DE9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9475E46" w14:textId="09E4B27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Salad dressing like thousand Island, salad dressing oil, mustard or soy sauc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51F886DC" w14:textId="75176BCC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65A812F" w14:textId="7DDB945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1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91ACB0F" w14:textId="6BD6271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3ECAFE7" w14:textId="11A68FC6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2962ACC4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2E1867C1" w14:textId="0E039EC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Tomato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sauc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9513538" w14:textId="3DE6607E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B73AAF1" w14:textId="79CFCBF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32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F71B44B" w14:textId="33D0FDC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81E8BCC" w14:textId="73A396F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1AFE9C70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498AB03F" w14:textId="03F2BA40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 xml:space="preserve">Wok </w:t>
            </w:r>
            <w:proofErr w:type="spellStart"/>
            <w:r w:rsidRPr="00EB50CA">
              <w:rPr>
                <w:rFonts w:ascii="Times New Roman" w:hAnsi="Times New Roman" w:cs="Times New Roman"/>
              </w:rPr>
              <w:t>with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meat</w:t>
            </w:r>
            <w:proofErr w:type="spellEnd"/>
            <w:r w:rsidRPr="00EB50CA">
              <w:rPr>
                <w:rFonts w:ascii="Times New Roman" w:hAnsi="Times New Roman" w:cs="Times New Roman"/>
              </w:rPr>
              <w:t>/</w:t>
            </w:r>
            <w:proofErr w:type="spellStart"/>
            <w:r w:rsidRPr="00EB50CA">
              <w:rPr>
                <w:rFonts w:ascii="Times New Roman" w:hAnsi="Times New Roman" w:cs="Times New Roman"/>
              </w:rPr>
              <w:t>chicken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89840F1" w14:textId="65E3C1B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4005882" w14:textId="7CCBC538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0.26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C504FD7" w14:textId="3059EDC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013B211" w14:textId="0502DB0F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6036F63D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4C43EE3" w14:textId="54575AEA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</w:rPr>
              <w:t>Beans/</w:t>
            </w:r>
            <w:proofErr w:type="spellStart"/>
            <w:r w:rsidRPr="00EB50CA">
              <w:rPr>
                <w:rFonts w:ascii="Times New Roman" w:hAnsi="Times New Roman" w:cs="Times New Roman"/>
              </w:rPr>
              <w:t>lentils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7AD55B1" w14:textId="599A8F09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7FBD4F39" w14:textId="196E3C24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1C953B70" w14:textId="3505EBD3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241609BC" w14:textId="3F34C0B7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CE2C2C" w:rsidRPr="00EB50CA" w14:paraId="4623BA4E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791763A" w14:textId="74A97EE1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EB50CA">
              <w:rPr>
                <w:rFonts w:ascii="Times New Roman" w:hAnsi="Times New Roman" w:cs="Times New Roman"/>
              </w:rPr>
              <w:t>Stew</w:t>
            </w:r>
            <w:proofErr w:type="spellEnd"/>
            <w:r w:rsidRPr="00EB50CA">
              <w:rPr>
                <w:rFonts w:ascii="Times New Roman" w:hAnsi="Times New Roman" w:cs="Times New Roman"/>
              </w:rPr>
              <w:t>/</w:t>
            </w:r>
            <w:proofErr w:type="spellStart"/>
            <w:r w:rsidRPr="00EB50CA">
              <w:rPr>
                <w:rFonts w:ascii="Times New Roman" w:hAnsi="Times New Roman" w:cs="Times New Roman"/>
              </w:rPr>
              <w:t>soup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with</w:t>
            </w:r>
            <w:proofErr w:type="spellEnd"/>
            <w:r w:rsidRPr="00EB50CA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B50CA">
              <w:rPr>
                <w:rFonts w:ascii="Times New Roman" w:hAnsi="Times New Roman" w:cs="Times New Roman"/>
              </w:rPr>
              <w:t>fish</w:t>
            </w:r>
            <w:proofErr w:type="spellEnd"/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2715068" w14:textId="65D1F5C2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30268E9B" w14:textId="42CE060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5239AE91" w14:textId="74CAA36B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09EADDDA" w14:textId="1CEC2E65" w:rsidR="00CE2C2C" w:rsidRPr="00EB50CA" w:rsidRDefault="00CE2C2C" w:rsidP="00CE2C2C">
            <w:pPr>
              <w:rPr>
                <w:rFonts w:ascii="Times New Roman" w:hAnsi="Times New Roman" w:cs="Times New Roman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 </w:t>
            </w:r>
          </w:p>
        </w:tc>
      </w:tr>
      <w:tr w:rsidR="00F76026" w:rsidRPr="00EB50CA" w14:paraId="21CEFB73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174E0841" w14:textId="79B568C1" w:rsidR="00F76026" w:rsidRPr="00EB50CA" w:rsidRDefault="00F76026" w:rsidP="00F76026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Proportion of variance explained by each dietary pattern, %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79F70D8" w14:textId="29FEB5C6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7.4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2AB8D008" w14:textId="31437511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6.4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0F119A47" w14:textId="1C3F669C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5.8</w:t>
            </w:r>
          </w:p>
        </w:tc>
        <w:tc>
          <w:tcPr>
            <w:tcW w:w="922" w:type="pct"/>
            <w:shd w:val="clear" w:color="auto" w:fill="auto"/>
            <w:vAlign w:val="center"/>
          </w:tcPr>
          <w:p w14:paraId="31584154" w14:textId="0D53C7BA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4.9</w:t>
            </w:r>
          </w:p>
        </w:tc>
      </w:tr>
      <w:tr w:rsidR="00F76026" w:rsidRPr="00EB50CA" w14:paraId="27FB27AE" w14:textId="77777777" w:rsidTr="007D79B1">
        <w:tc>
          <w:tcPr>
            <w:tcW w:w="1314" w:type="pct"/>
            <w:tcBorders>
              <w:right w:val="single" w:sz="4" w:space="0" w:color="auto"/>
            </w:tcBorders>
          </w:tcPr>
          <w:p w14:paraId="3FCCE138" w14:textId="3F80BF2E" w:rsidR="00F76026" w:rsidRPr="00EB50CA" w:rsidRDefault="00F76026" w:rsidP="00F76026">
            <w:pPr>
              <w:rPr>
                <w:rFonts w:ascii="Times New Roman" w:hAnsi="Times New Roman" w:cs="Times New Roman"/>
                <w:lang w:val="en-US"/>
              </w:rPr>
            </w:pPr>
            <w:r w:rsidRPr="00EB50CA">
              <w:rPr>
                <w:rFonts w:ascii="Times New Roman" w:hAnsi="Times New Roman" w:cs="Times New Roman"/>
                <w:lang w:val="en-US"/>
              </w:rPr>
              <w:t>Cumulative</w:t>
            </w:r>
          </w:p>
        </w:tc>
        <w:tc>
          <w:tcPr>
            <w:tcW w:w="922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1E8EA40" w14:textId="4A52E79E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  <w:r w:rsidRPr="00EB50CA">
              <w:rPr>
                <w:rFonts w:ascii="Times New Roman" w:hAnsi="Times New Roman" w:cs="Times New Roman"/>
                <w:color w:val="000000"/>
                <w:lang w:val="en-GB"/>
              </w:rPr>
              <w:t>24.5</w:t>
            </w:r>
          </w:p>
        </w:tc>
        <w:tc>
          <w:tcPr>
            <w:tcW w:w="921" w:type="pct"/>
            <w:shd w:val="clear" w:color="auto" w:fill="auto"/>
            <w:vAlign w:val="center"/>
          </w:tcPr>
          <w:p w14:paraId="4F6F68F9" w14:textId="77777777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  <w:tc>
          <w:tcPr>
            <w:tcW w:w="921" w:type="pct"/>
            <w:shd w:val="clear" w:color="auto" w:fill="auto"/>
            <w:vAlign w:val="center"/>
          </w:tcPr>
          <w:p w14:paraId="001AFC7E" w14:textId="77777777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  <w:tc>
          <w:tcPr>
            <w:tcW w:w="922" w:type="pct"/>
            <w:shd w:val="clear" w:color="auto" w:fill="auto"/>
            <w:vAlign w:val="center"/>
          </w:tcPr>
          <w:p w14:paraId="26550DB2" w14:textId="77777777" w:rsidR="00F76026" w:rsidRPr="00EB50CA" w:rsidRDefault="00F76026" w:rsidP="00F76026">
            <w:pPr>
              <w:rPr>
                <w:rFonts w:ascii="Times New Roman" w:hAnsi="Times New Roman" w:cs="Times New Roman"/>
                <w:color w:val="000000"/>
                <w:lang w:val="en-GB"/>
              </w:rPr>
            </w:pPr>
          </w:p>
        </w:tc>
      </w:tr>
    </w:tbl>
    <w:p w14:paraId="4CAE1855" w14:textId="59A027F0" w:rsidR="00F76026" w:rsidRPr="00EB50CA" w:rsidRDefault="00F76026" w:rsidP="00F76026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EB50CA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Abbreviation: PC: Principal Components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2D92B5EE" w14:textId="18A986EC" w:rsidR="00CE2C2C" w:rsidRPr="00EB50CA" w:rsidRDefault="00CE2C2C" w:rsidP="00CE2C2C">
      <w:pPr>
        <w:rPr>
          <w:rFonts w:ascii="Times New Roman" w:hAnsi="Times New Roman" w:cs="Times New Roman"/>
          <w:lang w:val="en-GB"/>
        </w:rPr>
      </w:pPr>
    </w:p>
    <w:p w14:paraId="1539F04D" w14:textId="39738AF4" w:rsidR="007D79B1" w:rsidRPr="007D79B1" w:rsidRDefault="007D79B1" w:rsidP="007D79B1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  <w:bookmarkStart w:id="3" w:name="_Hlk150960272"/>
      <w:r w:rsidRPr="002006E7">
        <w:rPr>
          <w:rFonts w:ascii="Times New Roman" w:hAnsi="Times New Roman" w:cs="Times New Roman"/>
          <w:sz w:val="24"/>
          <w:lang w:val="en-GB"/>
        </w:rPr>
        <w:t xml:space="preserve">We analysed </w:t>
      </w:r>
      <w:r w:rsidR="003D0BD7">
        <w:rPr>
          <w:rFonts w:ascii="Times New Roman" w:hAnsi="Times New Roman" w:cs="Times New Roman"/>
          <w:sz w:val="24"/>
          <w:lang w:val="en-GB"/>
        </w:rPr>
        <w:t xml:space="preserve">the </w:t>
      </w:r>
      <w:r w:rsidRPr="002006E7">
        <w:rPr>
          <w:rFonts w:ascii="Times New Roman" w:hAnsi="Times New Roman" w:cs="Times New Roman"/>
          <w:sz w:val="24"/>
          <w:lang w:val="en-GB"/>
        </w:rPr>
        <w:t>associations between f</w:t>
      </w:r>
      <w:r>
        <w:rPr>
          <w:rFonts w:ascii="Times New Roman" w:hAnsi="Times New Roman" w:cs="Times New Roman"/>
          <w:sz w:val="24"/>
          <w:lang w:val="en-GB"/>
        </w:rPr>
        <w:t>our</w:t>
      </w:r>
      <w:r w:rsidRPr="002006E7">
        <w:rPr>
          <w:rFonts w:ascii="Times New Roman" w:hAnsi="Times New Roman" w:cs="Times New Roman"/>
          <w:sz w:val="24"/>
          <w:lang w:val="en-GB"/>
        </w:rPr>
        <w:t xml:space="preserve"> energy</w:t>
      </w:r>
      <w:r>
        <w:rPr>
          <w:rFonts w:ascii="Times New Roman" w:hAnsi="Times New Roman" w:cs="Times New Roman"/>
          <w:sz w:val="24"/>
          <w:lang w:val="en-GB"/>
        </w:rPr>
        <w:t>-</w:t>
      </w:r>
      <w:r w:rsidRPr="002006E7">
        <w:rPr>
          <w:rFonts w:ascii="Times New Roman" w:hAnsi="Times New Roman" w:cs="Times New Roman"/>
          <w:sz w:val="24"/>
          <w:lang w:val="en-GB"/>
        </w:rPr>
        <w:t xml:space="preserve">adjusted </w:t>
      </w:r>
      <w:r>
        <w:rPr>
          <w:rFonts w:ascii="Times New Roman" w:hAnsi="Times New Roman" w:cs="Times New Roman"/>
          <w:sz w:val="24"/>
          <w:lang w:val="en-GB"/>
        </w:rPr>
        <w:t xml:space="preserve">dietary </w:t>
      </w:r>
      <w:r w:rsidRPr="002006E7">
        <w:rPr>
          <w:rFonts w:ascii="Times New Roman" w:hAnsi="Times New Roman" w:cs="Times New Roman"/>
          <w:sz w:val="24"/>
          <w:lang w:val="en-GB"/>
        </w:rPr>
        <w:t>patterns and periodontitis</w:t>
      </w:r>
      <w:r>
        <w:rPr>
          <w:rFonts w:ascii="Times New Roman" w:hAnsi="Times New Roman" w:cs="Times New Roman"/>
          <w:sz w:val="24"/>
          <w:lang w:val="en-GB"/>
        </w:rPr>
        <w:t xml:space="preserve">. We found a significant negative association between </w:t>
      </w:r>
      <w:r w:rsidR="007267B5">
        <w:rPr>
          <w:rFonts w:ascii="Times New Roman" w:hAnsi="Times New Roman" w:cs="Times New Roman"/>
          <w:sz w:val="24"/>
          <w:lang w:val="en-GB"/>
        </w:rPr>
        <w:t xml:space="preserve">the </w:t>
      </w:r>
      <w:r w:rsidRPr="00CF798F">
        <w:rPr>
          <w:rFonts w:ascii="Times New Roman" w:hAnsi="Times New Roman" w:cs="Times New Roman"/>
          <w:sz w:val="24"/>
          <w:lang w:val="en-GB"/>
        </w:rPr>
        <w:t>Fruit and vegetables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="007267B5">
        <w:rPr>
          <w:rFonts w:ascii="Times New Roman" w:hAnsi="Times New Roman" w:cs="Times New Roman"/>
          <w:sz w:val="24"/>
          <w:lang w:val="en-GB"/>
        </w:rPr>
        <w:t xml:space="preserve">energy-adjusted </w:t>
      </w:r>
      <w:r>
        <w:rPr>
          <w:rFonts w:ascii="Times New Roman" w:hAnsi="Times New Roman" w:cs="Times New Roman"/>
          <w:sz w:val="24"/>
          <w:lang w:val="en-GB"/>
        </w:rPr>
        <w:t xml:space="preserve">dietary pattern and </w:t>
      </w:r>
      <w:r w:rsidR="007267B5">
        <w:rPr>
          <w:rFonts w:ascii="Times New Roman" w:hAnsi="Times New Roman" w:cs="Times New Roman"/>
          <w:sz w:val="24"/>
          <w:lang w:val="en-GB"/>
        </w:rPr>
        <w:t xml:space="preserve">advanced </w:t>
      </w:r>
      <w:r>
        <w:rPr>
          <w:rFonts w:ascii="Times New Roman" w:hAnsi="Times New Roman" w:cs="Times New Roman"/>
          <w:sz w:val="24"/>
          <w:lang w:val="en-GB"/>
        </w:rPr>
        <w:t xml:space="preserve">periodontitis (Supplementary </w:t>
      </w:r>
      <w:r w:rsidR="00C23488">
        <w:rPr>
          <w:rFonts w:ascii="Times New Roman" w:hAnsi="Times New Roman" w:cs="Times New Roman"/>
          <w:sz w:val="24"/>
          <w:lang w:val="en-GB"/>
        </w:rPr>
        <w:t>T</w:t>
      </w:r>
      <w:r>
        <w:rPr>
          <w:rFonts w:ascii="Times New Roman" w:hAnsi="Times New Roman" w:cs="Times New Roman"/>
          <w:sz w:val="24"/>
          <w:lang w:val="en-GB"/>
        </w:rPr>
        <w:t xml:space="preserve">able </w:t>
      </w:r>
      <w:r w:rsidR="00EB50CA">
        <w:rPr>
          <w:rFonts w:ascii="Times New Roman" w:hAnsi="Times New Roman" w:cs="Times New Roman"/>
          <w:sz w:val="24"/>
          <w:lang w:val="en-GB"/>
        </w:rPr>
        <w:t>5</w:t>
      </w:r>
      <w:r>
        <w:rPr>
          <w:rFonts w:ascii="Times New Roman" w:hAnsi="Times New Roman" w:cs="Times New Roman"/>
          <w:sz w:val="24"/>
          <w:lang w:val="en-GB"/>
        </w:rPr>
        <w:t>).</w:t>
      </w:r>
      <w:bookmarkEnd w:id="3"/>
    </w:p>
    <w:p w14:paraId="357EFE30" w14:textId="641F9E44" w:rsidR="00F76026" w:rsidRPr="007D79B1" w:rsidRDefault="00F76026" w:rsidP="00DA3F84">
      <w:pPr>
        <w:spacing w:line="360" w:lineRule="auto"/>
        <w:rPr>
          <w:rFonts w:ascii="Times New Roman" w:hAnsi="Times New Roman" w:cs="Times New Roman"/>
          <w:sz w:val="20"/>
          <w:szCs w:val="20"/>
          <w:lang w:val="en-GB"/>
        </w:rPr>
      </w:pPr>
      <w:r w:rsidRPr="00317FB3">
        <w:rPr>
          <w:rFonts w:ascii="Times New Roman" w:hAnsi="Times New Roman" w:cs="Times New Roman"/>
          <w:b/>
          <w:bCs/>
          <w:sz w:val="24"/>
          <w:lang w:val="en-GB"/>
        </w:rPr>
        <w:t xml:space="preserve">Supplementary Table </w:t>
      </w:r>
      <w:r w:rsidR="00EB50CA">
        <w:rPr>
          <w:rFonts w:ascii="Times New Roman" w:hAnsi="Times New Roman" w:cs="Times New Roman"/>
          <w:b/>
          <w:bCs/>
          <w:sz w:val="24"/>
          <w:lang w:val="en-GB"/>
        </w:rPr>
        <w:t>5</w:t>
      </w:r>
      <w:r w:rsidRPr="007D79B1">
        <w:rPr>
          <w:rFonts w:ascii="Times New Roman" w:hAnsi="Times New Roman" w:cs="Times New Roman"/>
          <w:sz w:val="24"/>
          <w:lang w:val="en-GB"/>
        </w:rPr>
        <w:t xml:space="preserve"> Regression models between </w:t>
      </w:r>
      <w:proofErr w:type="spellStart"/>
      <w:r w:rsidRPr="007D79B1">
        <w:rPr>
          <w:rFonts w:ascii="Times New Roman" w:hAnsi="Times New Roman" w:cs="Times New Roman"/>
          <w:sz w:val="24"/>
          <w:lang w:val="en-GB"/>
        </w:rPr>
        <w:t>tertiles</w:t>
      </w:r>
      <w:proofErr w:type="spellEnd"/>
      <w:r w:rsidRPr="007D79B1">
        <w:rPr>
          <w:rFonts w:ascii="Times New Roman" w:hAnsi="Times New Roman" w:cs="Times New Roman"/>
          <w:sz w:val="24"/>
          <w:lang w:val="en-GB"/>
        </w:rPr>
        <w:t xml:space="preserve"> of </w:t>
      </w:r>
      <w:r w:rsidR="007267B5">
        <w:rPr>
          <w:rFonts w:ascii="Times New Roman" w:hAnsi="Times New Roman" w:cs="Times New Roman"/>
          <w:sz w:val="24"/>
          <w:lang w:val="en-GB"/>
        </w:rPr>
        <w:t xml:space="preserve">the </w:t>
      </w:r>
      <w:r w:rsidRPr="00DA3F84">
        <w:rPr>
          <w:rFonts w:ascii="Times New Roman" w:hAnsi="Times New Roman" w:cs="Times New Roman"/>
          <w:sz w:val="24"/>
          <w:lang w:val="en-GB"/>
        </w:rPr>
        <w:t>Fruit and vegetables</w:t>
      </w:r>
      <w:r w:rsidRPr="007D79B1">
        <w:rPr>
          <w:rFonts w:ascii="Times New Roman" w:hAnsi="Times New Roman" w:cs="Times New Roman"/>
          <w:sz w:val="24"/>
          <w:lang w:val="en-GB"/>
        </w:rPr>
        <w:t xml:space="preserve"> </w:t>
      </w:r>
      <w:r w:rsidR="007267B5" w:rsidRPr="007D79B1">
        <w:rPr>
          <w:rFonts w:ascii="Times New Roman" w:hAnsi="Times New Roman" w:cs="Times New Roman"/>
          <w:sz w:val="24"/>
          <w:lang w:val="en-GB"/>
        </w:rPr>
        <w:t xml:space="preserve">energy-adjusted </w:t>
      </w:r>
      <w:r w:rsidRPr="007D79B1">
        <w:rPr>
          <w:rFonts w:ascii="Times New Roman" w:hAnsi="Times New Roman" w:cs="Times New Roman"/>
          <w:sz w:val="24"/>
          <w:lang w:val="en-GB"/>
        </w:rPr>
        <w:t>dietary pattern scores and periodontitis group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75"/>
        <w:gridCol w:w="1203"/>
        <w:gridCol w:w="717"/>
        <w:gridCol w:w="715"/>
        <w:gridCol w:w="1203"/>
        <w:gridCol w:w="717"/>
        <w:gridCol w:w="715"/>
        <w:gridCol w:w="1203"/>
        <w:gridCol w:w="717"/>
        <w:gridCol w:w="707"/>
      </w:tblGrid>
      <w:tr w:rsidR="008E001C" w:rsidRPr="00361F8D" w14:paraId="7CCE5ACA" w14:textId="77777777" w:rsidTr="008E001C"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3EA5519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Dietary pattern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6B92EFD0" w14:textId="77777777" w:rsidR="00D676D7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Moderate bone loss </w:t>
            </w:r>
          </w:p>
          <w:p w14:paraId="470621F3" w14:textId="77FACCE2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versus</w:t>
            </w:r>
          </w:p>
          <w:p w14:paraId="52F94454" w14:textId="51513CFF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No periodontitis/slow bone loss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349DD4AF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Rapid bone loss</w:t>
            </w:r>
          </w:p>
          <w:p w14:paraId="25F51372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versus</w:t>
            </w:r>
          </w:p>
          <w:p w14:paraId="22C3F00F" w14:textId="45F7B609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No periodontitis/slow bone los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B0F44E5" w14:textId="29A0EEC1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Rapi</w:t>
            </w:r>
            <w:r w:rsidR="008E001C" w:rsidRPr="00F968BD">
              <w:rPr>
                <w:rFonts w:ascii="Times New Roman" w:hAnsi="Times New Roman" w:cs="Times New Roman"/>
                <w:i/>
                <w:lang w:val="en-GB"/>
              </w:rPr>
              <w:t>d</w:t>
            </w:r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 bone loss versus</w:t>
            </w:r>
          </w:p>
          <w:p w14:paraId="7EE0E896" w14:textId="23D2E5ED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Moderate bone los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547C146" w14:textId="2A8EA97D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8E001C" w:rsidRPr="00F968BD" w14:paraId="42BEC0A5" w14:textId="77777777" w:rsidTr="008E001C">
        <w:tc>
          <w:tcPr>
            <w:tcW w:w="0" w:type="auto"/>
            <w:vMerge/>
            <w:tcBorders>
              <w:bottom w:val="single" w:sz="4" w:space="0" w:color="auto"/>
            </w:tcBorders>
          </w:tcPr>
          <w:p w14:paraId="137DF8B6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DA6FDE4" w14:textId="77777777" w:rsidR="00F968BD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62BB255F" w14:textId="534232E3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095A3C0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7B7C85A" w14:textId="7DDFA696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 tren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7122950" w14:textId="77777777" w:rsidR="00F968BD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708E0919" w14:textId="7A66DBFB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3FFED36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3BDE19" w14:textId="0806CC38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 tren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17A47D5" w14:textId="77777777" w:rsidR="00F968BD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7FC448BC" w14:textId="6EC7C916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8274477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7A5FED" w14:textId="07D54069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 trend</w:t>
            </w:r>
          </w:p>
        </w:tc>
      </w:tr>
      <w:tr w:rsidR="008E001C" w:rsidRPr="00F968BD" w14:paraId="0F8C7E4C" w14:textId="77777777" w:rsidTr="008E001C">
        <w:tc>
          <w:tcPr>
            <w:tcW w:w="0" w:type="auto"/>
            <w:tcBorders>
              <w:top w:val="single" w:sz="4" w:space="0" w:color="auto"/>
            </w:tcBorders>
          </w:tcPr>
          <w:p w14:paraId="2AF1409A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Fruit and vegetable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481271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BF818E5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DFEA99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437CE84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FA7D1D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39E8F3C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E9D880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A2368F7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7E83A1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8E001C" w:rsidRPr="00F968BD" w14:paraId="5151B335" w14:textId="77777777" w:rsidTr="008E001C">
        <w:tc>
          <w:tcPr>
            <w:tcW w:w="0" w:type="auto"/>
          </w:tcPr>
          <w:p w14:paraId="618F587A" w14:textId="77777777" w:rsidR="00F968BD" w:rsidRPr="00F968BD" w:rsidRDefault="00F968BD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  <w:p w14:paraId="1BD5F60A" w14:textId="723B21DF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968BD">
              <w:rPr>
                <w:rFonts w:ascii="Times New Roman" w:hAnsi="Times New Roman" w:cs="Times New Roman"/>
                <w:lang w:val="en-GB"/>
              </w:rPr>
              <w:t>Tertile</w:t>
            </w:r>
            <w:proofErr w:type="spellEnd"/>
            <w:r w:rsidRPr="00F968BD">
              <w:rPr>
                <w:rFonts w:ascii="Times New Roman" w:hAnsi="Times New Roman" w:cs="Times New Roman"/>
                <w:lang w:val="en-GB"/>
              </w:rPr>
              <w:t xml:space="preserve"> 1 (ref.)</w:t>
            </w:r>
          </w:p>
        </w:tc>
        <w:tc>
          <w:tcPr>
            <w:tcW w:w="0" w:type="auto"/>
          </w:tcPr>
          <w:p w14:paraId="7A4C9B98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0" w:type="auto"/>
          </w:tcPr>
          <w:p w14:paraId="67FA1EBC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</w:tcPr>
          <w:p w14:paraId="017A10B4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</w:tcPr>
          <w:p w14:paraId="42DF8D47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0" w:type="auto"/>
          </w:tcPr>
          <w:p w14:paraId="153BA601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</w:tcPr>
          <w:p w14:paraId="2C5C1EB3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</w:tcPr>
          <w:p w14:paraId="6512848E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0" w:type="auto"/>
          </w:tcPr>
          <w:p w14:paraId="12741906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</w:tcPr>
          <w:p w14:paraId="0AF0C211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8E001C" w:rsidRPr="00F968BD" w14:paraId="030AB739" w14:textId="77777777" w:rsidTr="008E001C">
        <w:tc>
          <w:tcPr>
            <w:tcW w:w="0" w:type="auto"/>
          </w:tcPr>
          <w:p w14:paraId="4654D876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ertile 2</w:t>
            </w:r>
          </w:p>
        </w:tc>
        <w:tc>
          <w:tcPr>
            <w:tcW w:w="0" w:type="auto"/>
          </w:tcPr>
          <w:p w14:paraId="40010966" w14:textId="78216231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.00 (0.74,1.35)</w:t>
            </w:r>
          </w:p>
        </w:tc>
        <w:tc>
          <w:tcPr>
            <w:tcW w:w="0" w:type="auto"/>
          </w:tcPr>
          <w:p w14:paraId="02D2626E" w14:textId="3377D1B4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983</w:t>
            </w:r>
          </w:p>
        </w:tc>
        <w:tc>
          <w:tcPr>
            <w:tcW w:w="0" w:type="auto"/>
          </w:tcPr>
          <w:p w14:paraId="5C16B74D" w14:textId="33BBA206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67</w:t>
            </w:r>
          </w:p>
        </w:tc>
        <w:tc>
          <w:tcPr>
            <w:tcW w:w="0" w:type="auto"/>
          </w:tcPr>
          <w:p w14:paraId="6E82FEA8" w14:textId="57312369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8 (0.33,1.02)</w:t>
            </w:r>
          </w:p>
        </w:tc>
        <w:tc>
          <w:tcPr>
            <w:tcW w:w="0" w:type="auto"/>
          </w:tcPr>
          <w:p w14:paraId="32706346" w14:textId="547F4395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56</w:t>
            </w:r>
          </w:p>
        </w:tc>
        <w:tc>
          <w:tcPr>
            <w:tcW w:w="0" w:type="auto"/>
          </w:tcPr>
          <w:p w14:paraId="1C9D522B" w14:textId="24E4BBB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06</w:t>
            </w:r>
          </w:p>
        </w:tc>
        <w:tc>
          <w:tcPr>
            <w:tcW w:w="0" w:type="auto"/>
          </w:tcPr>
          <w:p w14:paraId="5A65F803" w14:textId="0F517AC0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7 (0.33,1.00)</w:t>
            </w:r>
          </w:p>
        </w:tc>
        <w:tc>
          <w:tcPr>
            <w:tcW w:w="0" w:type="auto"/>
          </w:tcPr>
          <w:p w14:paraId="14E8745E" w14:textId="0AB06214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51</w:t>
            </w:r>
          </w:p>
        </w:tc>
        <w:tc>
          <w:tcPr>
            <w:tcW w:w="0" w:type="auto"/>
          </w:tcPr>
          <w:p w14:paraId="34C4F57E" w14:textId="3021F742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11</w:t>
            </w:r>
          </w:p>
        </w:tc>
      </w:tr>
      <w:tr w:rsidR="008E001C" w:rsidRPr="00F968BD" w14:paraId="1C155D2E" w14:textId="77777777" w:rsidTr="008E001C">
        <w:tc>
          <w:tcPr>
            <w:tcW w:w="0" w:type="auto"/>
            <w:tcBorders>
              <w:bottom w:val="single" w:sz="4" w:space="0" w:color="auto"/>
            </w:tcBorders>
          </w:tcPr>
          <w:p w14:paraId="4D23AE05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ertile 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CD7C504" w14:textId="33C0F5FA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91 (0.65,1.26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AE1B12" w14:textId="5C06C111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5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E515BAE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236E966" w14:textId="13286258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39 (0.19,0.80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FA4909A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1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4C0D4F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6945151" w14:textId="77777777" w:rsidR="008E001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43</w:t>
            </w:r>
          </w:p>
          <w:p w14:paraId="7BA7645D" w14:textId="13F64D7D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0.21,0.88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FC24DBA" w14:textId="1C5B921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2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2CC1D8" w14:textId="77777777" w:rsidR="0037713C" w:rsidRPr="00F968BD" w:rsidRDefault="0037713C" w:rsidP="0037713C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p w14:paraId="4A3A3336" w14:textId="702916A0" w:rsidR="00F968BD" w:rsidRDefault="00F76026" w:rsidP="00F968BD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 xml:space="preserve">Model adjusted for sex, age, education, smoking status, toothbrushing frequency, </w:t>
      </w:r>
      <w:r w:rsidR="003D0BD7"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body mass index</w:t>
      </w: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, and physical activity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7AA45BCA" w14:textId="7355DC4D" w:rsidR="00F76026" w:rsidRPr="00F968BD" w:rsidRDefault="00F76026" w:rsidP="00F968BD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Abbreviation: OR: odds ratio, CI: confidence interval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47EB868C" w14:textId="3580AA24" w:rsidR="007D79B1" w:rsidRPr="002006E7" w:rsidRDefault="007D79B1" w:rsidP="007D79B1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  <w:r w:rsidRPr="002006E7">
        <w:rPr>
          <w:rFonts w:ascii="Times New Roman" w:hAnsi="Times New Roman" w:cs="Times New Roman"/>
          <w:sz w:val="24"/>
          <w:lang w:val="en-GB"/>
        </w:rPr>
        <w:t>We analysed associations between f</w:t>
      </w:r>
      <w:r>
        <w:rPr>
          <w:rFonts w:ascii="Times New Roman" w:hAnsi="Times New Roman" w:cs="Times New Roman"/>
          <w:sz w:val="24"/>
          <w:lang w:val="en-GB"/>
        </w:rPr>
        <w:t>our</w:t>
      </w:r>
      <w:r w:rsidRPr="002006E7">
        <w:rPr>
          <w:rFonts w:ascii="Times New Roman" w:hAnsi="Times New Roman" w:cs="Times New Roman"/>
          <w:sz w:val="24"/>
          <w:lang w:val="en-GB"/>
        </w:rPr>
        <w:t xml:space="preserve"> energy</w:t>
      </w:r>
      <w:r>
        <w:rPr>
          <w:rFonts w:ascii="Times New Roman" w:hAnsi="Times New Roman" w:cs="Times New Roman"/>
          <w:sz w:val="24"/>
          <w:lang w:val="en-GB"/>
        </w:rPr>
        <w:t>-</w:t>
      </w:r>
      <w:r w:rsidRPr="002006E7">
        <w:rPr>
          <w:rFonts w:ascii="Times New Roman" w:hAnsi="Times New Roman" w:cs="Times New Roman"/>
          <w:sz w:val="24"/>
          <w:lang w:val="en-GB"/>
        </w:rPr>
        <w:t xml:space="preserve">adjusted </w:t>
      </w:r>
      <w:r>
        <w:rPr>
          <w:rFonts w:ascii="Times New Roman" w:hAnsi="Times New Roman" w:cs="Times New Roman"/>
          <w:sz w:val="24"/>
          <w:lang w:val="en-GB"/>
        </w:rPr>
        <w:t xml:space="preserve">dietary </w:t>
      </w:r>
      <w:r w:rsidRPr="002006E7">
        <w:rPr>
          <w:rFonts w:ascii="Times New Roman" w:hAnsi="Times New Roman" w:cs="Times New Roman"/>
          <w:sz w:val="24"/>
          <w:lang w:val="en-GB"/>
        </w:rPr>
        <w:t>patterns and</w:t>
      </w:r>
      <w:r>
        <w:rPr>
          <w:rFonts w:ascii="Times New Roman" w:hAnsi="Times New Roman" w:cs="Times New Roman"/>
          <w:sz w:val="24"/>
          <w:lang w:val="en-GB"/>
        </w:rPr>
        <w:t xml:space="preserve"> number of teeth. We found </w:t>
      </w:r>
      <w:r w:rsidR="002043D7">
        <w:rPr>
          <w:rFonts w:ascii="Times New Roman" w:hAnsi="Times New Roman" w:cs="Times New Roman"/>
          <w:sz w:val="24"/>
          <w:lang w:val="en-GB"/>
        </w:rPr>
        <w:t xml:space="preserve">that </w:t>
      </w:r>
      <w:r w:rsidRPr="003A5018">
        <w:rPr>
          <w:rFonts w:ascii="Times New Roman" w:hAnsi="Times New Roman" w:cs="Times New Roman"/>
          <w:sz w:val="24"/>
          <w:lang w:val="en-GB"/>
        </w:rPr>
        <w:t xml:space="preserve">the </w:t>
      </w:r>
      <w:r w:rsidRPr="003A5018">
        <w:rPr>
          <w:rFonts w:ascii="Times New Roman" w:hAnsi="Times New Roman" w:cs="Times New Roman"/>
          <w:sz w:val="24"/>
          <w:szCs w:val="24"/>
          <w:lang w:val="en-GB"/>
        </w:rPr>
        <w:t>Refined grain and dessert</w:t>
      </w:r>
      <w:r w:rsidRPr="003A5018">
        <w:rPr>
          <w:rFonts w:ascii="Times New Roman" w:hAnsi="Times New Roman" w:cs="Times New Roman"/>
          <w:sz w:val="24"/>
          <w:lang w:val="en-GB"/>
        </w:rPr>
        <w:t xml:space="preserve"> </w:t>
      </w:r>
      <w:r w:rsidR="002043D7">
        <w:rPr>
          <w:rFonts w:ascii="Times New Roman" w:hAnsi="Times New Roman" w:cs="Times New Roman"/>
          <w:sz w:val="24"/>
          <w:lang w:val="en-GB"/>
        </w:rPr>
        <w:t xml:space="preserve">energy-adjusted </w:t>
      </w:r>
      <w:r w:rsidRPr="003A5018">
        <w:rPr>
          <w:rFonts w:ascii="Times New Roman" w:hAnsi="Times New Roman" w:cs="Times New Roman"/>
          <w:sz w:val="24"/>
          <w:lang w:val="en-GB"/>
        </w:rPr>
        <w:t>dietary</w:t>
      </w:r>
      <w:r>
        <w:rPr>
          <w:rFonts w:ascii="Times New Roman" w:hAnsi="Times New Roman" w:cs="Times New Roman"/>
          <w:sz w:val="24"/>
          <w:lang w:val="en-GB"/>
        </w:rPr>
        <w:t xml:space="preserve"> pattern </w:t>
      </w:r>
      <w:r w:rsidR="002043D7">
        <w:rPr>
          <w:rFonts w:ascii="Times New Roman" w:hAnsi="Times New Roman" w:cs="Times New Roman"/>
          <w:sz w:val="24"/>
          <w:lang w:val="en-GB"/>
        </w:rPr>
        <w:t xml:space="preserve">was associated with increased odds of having </w:t>
      </w:r>
      <w:r w:rsidR="002043D7" w:rsidRPr="002043D7">
        <w:rPr>
          <w:rFonts w:ascii="Times New Roman" w:hAnsi="Times New Roman" w:cs="Times New Roman"/>
          <w:sz w:val="24"/>
          <w:lang w:val="en-GB"/>
        </w:rPr>
        <w:t xml:space="preserve">≤19 teeth </w:t>
      </w:r>
      <w:r>
        <w:rPr>
          <w:rFonts w:ascii="Times New Roman" w:hAnsi="Times New Roman" w:cs="Times New Roman"/>
          <w:sz w:val="24"/>
          <w:lang w:val="en-GB"/>
        </w:rPr>
        <w:t xml:space="preserve">(Supplementary </w:t>
      </w:r>
      <w:r w:rsidR="00C23488">
        <w:rPr>
          <w:rFonts w:ascii="Times New Roman" w:hAnsi="Times New Roman" w:cs="Times New Roman"/>
          <w:sz w:val="24"/>
          <w:lang w:val="en-GB"/>
        </w:rPr>
        <w:t>T</w:t>
      </w:r>
      <w:r>
        <w:rPr>
          <w:rFonts w:ascii="Times New Roman" w:hAnsi="Times New Roman" w:cs="Times New Roman"/>
          <w:sz w:val="24"/>
          <w:lang w:val="en-GB"/>
        </w:rPr>
        <w:t xml:space="preserve">able </w:t>
      </w:r>
      <w:r w:rsidR="00EB50CA">
        <w:rPr>
          <w:rFonts w:ascii="Times New Roman" w:hAnsi="Times New Roman" w:cs="Times New Roman"/>
          <w:sz w:val="24"/>
          <w:lang w:val="en-GB"/>
        </w:rPr>
        <w:t>6</w:t>
      </w:r>
      <w:r>
        <w:rPr>
          <w:rFonts w:ascii="Times New Roman" w:hAnsi="Times New Roman" w:cs="Times New Roman"/>
          <w:sz w:val="24"/>
          <w:lang w:val="en-GB"/>
        </w:rPr>
        <w:t>).</w:t>
      </w:r>
    </w:p>
    <w:p w14:paraId="2180A485" w14:textId="7B89292B" w:rsidR="0029709B" w:rsidRPr="007D79B1" w:rsidRDefault="0029709B" w:rsidP="007D79B1">
      <w:pPr>
        <w:spacing w:line="360" w:lineRule="auto"/>
        <w:rPr>
          <w:rFonts w:ascii="Times New Roman" w:hAnsi="Times New Roman" w:cs="Times New Roman"/>
          <w:sz w:val="24"/>
          <w:lang w:val="en-GB"/>
        </w:rPr>
      </w:pPr>
      <w:r w:rsidRPr="00317FB3">
        <w:rPr>
          <w:rFonts w:ascii="Times New Roman" w:hAnsi="Times New Roman" w:cs="Times New Roman"/>
          <w:b/>
          <w:bCs/>
          <w:sz w:val="24"/>
          <w:lang w:val="en-GB"/>
        </w:rPr>
        <w:t xml:space="preserve">Supplementary Table </w:t>
      </w:r>
      <w:r w:rsidR="00EB50CA">
        <w:rPr>
          <w:rFonts w:ascii="Times New Roman" w:hAnsi="Times New Roman" w:cs="Times New Roman"/>
          <w:b/>
          <w:bCs/>
          <w:sz w:val="24"/>
          <w:lang w:val="en-GB"/>
        </w:rPr>
        <w:t>6</w:t>
      </w:r>
      <w:r w:rsidRPr="007D79B1">
        <w:rPr>
          <w:rFonts w:ascii="Times New Roman" w:hAnsi="Times New Roman" w:cs="Times New Roman"/>
          <w:sz w:val="24"/>
          <w:lang w:val="en-GB"/>
        </w:rPr>
        <w:t xml:space="preserve"> Regression models between </w:t>
      </w:r>
      <w:proofErr w:type="spellStart"/>
      <w:r w:rsidRPr="007D79B1">
        <w:rPr>
          <w:rFonts w:ascii="Times New Roman" w:hAnsi="Times New Roman" w:cs="Times New Roman"/>
          <w:sz w:val="24"/>
          <w:lang w:val="en-GB"/>
        </w:rPr>
        <w:t>tertiles</w:t>
      </w:r>
      <w:proofErr w:type="spellEnd"/>
      <w:r w:rsidRPr="007D79B1">
        <w:rPr>
          <w:rFonts w:ascii="Times New Roman" w:hAnsi="Times New Roman" w:cs="Times New Roman"/>
          <w:sz w:val="24"/>
          <w:lang w:val="en-GB"/>
        </w:rPr>
        <w:t xml:space="preserve"> of </w:t>
      </w:r>
      <w:r w:rsidR="008E001C">
        <w:rPr>
          <w:rFonts w:ascii="Times New Roman" w:hAnsi="Times New Roman" w:cs="Times New Roman"/>
          <w:sz w:val="24"/>
          <w:lang w:val="en-GB"/>
        </w:rPr>
        <w:t xml:space="preserve">the </w:t>
      </w:r>
      <w:r w:rsidRPr="007D79B1">
        <w:rPr>
          <w:rFonts w:ascii="Times New Roman" w:hAnsi="Times New Roman" w:cs="Times New Roman"/>
          <w:sz w:val="24"/>
          <w:szCs w:val="24"/>
          <w:lang w:val="en-GB"/>
        </w:rPr>
        <w:t>Refined grain and dessert</w:t>
      </w:r>
      <w:r w:rsidRPr="007D79B1">
        <w:rPr>
          <w:rFonts w:ascii="Times New Roman" w:hAnsi="Times New Roman" w:cs="Times New Roman"/>
          <w:sz w:val="24"/>
          <w:lang w:val="en-GB"/>
        </w:rPr>
        <w:t xml:space="preserve"> </w:t>
      </w:r>
      <w:r w:rsidR="008E001C" w:rsidRPr="007D79B1">
        <w:rPr>
          <w:rFonts w:ascii="Times New Roman" w:hAnsi="Times New Roman" w:cs="Times New Roman"/>
          <w:sz w:val="24"/>
          <w:lang w:val="en-GB"/>
        </w:rPr>
        <w:t xml:space="preserve">energy-adjusted </w:t>
      </w:r>
      <w:r w:rsidRPr="007D79B1">
        <w:rPr>
          <w:rFonts w:ascii="Times New Roman" w:hAnsi="Times New Roman" w:cs="Times New Roman"/>
          <w:sz w:val="24"/>
          <w:lang w:val="en-GB"/>
        </w:rPr>
        <w:t>dietary pattern scores and number of teeth categorie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250"/>
        <w:gridCol w:w="1188"/>
        <w:gridCol w:w="711"/>
        <w:gridCol w:w="711"/>
        <w:gridCol w:w="1188"/>
        <w:gridCol w:w="711"/>
        <w:gridCol w:w="703"/>
        <w:gridCol w:w="1188"/>
        <w:gridCol w:w="711"/>
        <w:gridCol w:w="711"/>
      </w:tblGrid>
      <w:tr w:rsidR="007E73A8" w:rsidRPr="00F968BD" w14:paraId="76BCE901" w14:textId="77777777" w:rsidTr="007E73A8">
        <w:tc>
          <w:tcPr>
            <w:tcW w:w="839" w:type="pct"/>
            <w:tcBorders>
              <w:top w:val="single" w:sz="4" w:space="0" w:color="auto"/>
              <w:bottom w:val="single" w:sz="4" w:space="0" w:color="auto"/>
            </w:tcBorders>
          </w:tcPr>
          <w:p w14:paraId="5F3434AB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Dietary pattern</w:t>
            </w:r>
          </w:p>
        </w:tc>
        <w:tc>
          <w:tcPr>
            <w:tcW w:w="511" w:type="pct"/>
            <w:tcBorders>
              <w:top w:val="single" w:sz="4" w:space="0" w:color="auto"/>
              <w:bottom w:val="single" w:sz="4" w:space="0" w:color="auto"/>
            </w:tcBorders>
          </w:tcPr>
          <w:p w14:paraId="6F28B078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70D5605B" w14:textId="5BFC0A6C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44DE73E7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58" w:type="pct"/>
            <w:tcBorders>
              <w:top w:val="single" w:sz="4" w:space="0" w:color="auto"/>
              <w:bottom w:val="single" w:sz="4" w:space="0" w:color="auto"/>
            </w:tcBorders>
          </w:tcPr>
          <w:p w14:paraId="25112DAD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p </w:t>
            </w:r>
          </w:p>
          <w:p w14:paraId="1F1207A3" w14:textId="606CE62A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rend</w:t>
            </w:r>
          </w:p>
        </w:tc>
        <w:tc>
          <w:tcPr>
            <w:tcW w:w="511" w:type="pct"/>
            <w:tcBorders>
              <w:top w:val="single" w:sz="4" w:space="0" w:color="auto"/>
              <w:bottom w:val="single" w:sz="4" w:space="0" w:color="auto"/>
            </w:tcBorders>
          </w:tcPr>
          <w:p w14:paraId="2AC27A36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11BBBE20" w14:textId="0706CBBB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6A799728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58" w:type="pct"/>
            <w:tcBorders>
              <w:top w:val="single" w:sz="4" w:space="0" w:color="auto"/>
              <w:bottom w:val="single" w:sz="4" w:space="0" w:color="auto"/>
            </w:tcBorders>
          </w:tcPr>
          <w:p w14:paraId="55A8C8F3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p </w:t>
            </w:r>
          </w:p>
          <w:p w14:paraId="4731EFF0" w14:textId="4CC6BD23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rend</w:t>
            </w:r>
          </w:p>
        </w:tc>
        <w:tc>
          <w:tcPr>
            <w:tcW w:w="513" w:type="pct"/>
            <w:tcBorders>
              <w:top w:val="single" w:sz="4" w:space="0" w:color="auto"/>
              <w:bottom w:val="single" w:sz="4" w:space="0" w:color="auto"/>
            </w:tcBorders>
          </w:tcPr>
          <w:p w14:paraId="355B89B1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 xml:space="preserve">OR </w:t>
            </w:r>
          </w:p>
          <w:p w14:paraId="61CEA5F9" w14:textId="01D722B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95% CI)</w:t>
            </w:r>
          </w:p>
        </w:tc>
        <w:tc>
          <w:tcPr>
            <w:tcW w:w="417" w:type="pct"/>
            <w:tcBorders>
              <w:top w:val="single" w:sz="4" w:space="0" w:color="auto"/>
              <w:bottom w:val="single" w:sz="4" w:space="0" w:color="auto"/>
            </w:tcBorders>
          </w:tcPr>
          <w:p w14:paraId="4FC22EDA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-value</w:t>
            </w:r>
          </w:p>
        </w:tc>
        <w:tc>
          <w:tcPr>
            <w:tcW w:w="458" w:type="pct"/>
            <w:tcBorders>
              <w:top w:val="single" w:sz="4" w:space="0" w:color="auto"/>
              <w:bottom w:val="single" w:sz="4" w:space="0" w:color="auto"/>
            </w:tcBorders>
          </w:tcPr>
          <w:p w14:paraId="678C4286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p</w:t>
            </w:r>
          </w:p>
          <w:p w14:paraId="0AE10D03" w14:textId="7F52C66C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rend</w:t>
            </w:r>
          </w:p>
        </w:tc>
      </w:tr>
      <w:tr w:rsidR="007E73A8" w:rsidRPr="00F968BD" w14:paraId="025C5C16" w14:textId="77777777" w:rsidTr="007E73A8">
        <w:tc>
          <w:tcPr>
            <w:tcW w:w="839" w:type="pct"/>
          </w:tcPr>
          <w:p w14:paraId="64607BEC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1" w:type="pct"/>
            <w:shd w:val="clear" w:color="auto" w:fill="FFFFFF" w:themeFill="background1"/>
          </w:tcPr>
          <w:p w14:paraId="647EFD80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17" w:type="pct"/>
            <w:shd w:val="clear" w:color="auto" w:fill="FFFFFF" w:themeFill="background1"/>
          </w:tcPr>
          <w:p w14:paraId="76CFFF7F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2489AFD6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1" w:type="pct"/>
            <w:shd w:val="clear" w:color="auto" w:fill="FFFFFF" w:themeFill="background1"/>
          </w:tcPr>
          <w:p w14:paraId="512B7298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17" w:type="pct"/>
            <w:shd w:val="clear" w:color="auto" w:fill="FFFFFF" w:themeFill="background1"/>
          </w:tcPr>
          <w:p w14:paraId="0AD8007F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1B97C25C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3" w:type="pct"/>
            <w:shd w:val="clear" w:color="auto" w:fill="FFFFFF" w:themeFill="background1"/>
          </w:tcPr>
          <w:p w14:paraId="2807FC12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17" w:type="pct"/>
            <w:shd w:val="clear" w:color="auto" w:fill="FFFFFF" w:themeFill="background1"/>
          </w:tcPr>
          <w:p w14:paraId="555DFE4D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11F1BFEB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A97420" w:rsidRPr="00F968BD" w14:paraId="52D2E76D" w14:textId="77777777" w:rsidTr="007E73A8">
        <w:tc>
          <w:tcPr>
            <w:tcW w:w="839" w:type="pct"/>
          </w:tcPr>
          <w:p w14:paraId="5840C48A" w14:textId="77777777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Refined grain and dessert</w:t>
            </w:r>
          </w:p>
          <w:p w14:paraId="2C4576EF" w14:textId="77777777" w:rsidR="00F968BD" w:rsidRPr="00F968BD" w:rsidRDefault="00F968BD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</w:p>
        </w:tc>
        <w:tc>
          <w:tcPr>
            <w:tcW w:w="1386" w:type="pct"/>
            <w:gridSpan w:val="3"/>
            <w:shd w:val="clear" w:color="auto" w:fill="FFFFFF" w:themeFill="background1"/>
          </w:tcPr>
          <w:p w14:paraId="7EB090BD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≤19 teeth versus </w:t>
            </w:r>
          </w:p>
          <w:p w14:paraId="7FF0787A" w14:textId="1CD6FCE5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25-28 teeth</w:t>
            </w:r>
          </w:p>
        </w:tc>
        <w:tc>
          <w:tcPr>
            <w:tcW w:w="1386" w:type="pct"/>
            <w:gridSpan w:val="3"/>
            <w:shd w:val="clear" w:color="auto" w:fill="FFFFFF" w:themeFill="background1"/>
          </w:tcPr>
          <w:p w14:paraId="5E1FCC1A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bookmarkStart w:id="4" w:name="_Hlk150964524"/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≤19 teeth </w:t>
            </w:r>
            <w:bookmarkEnd w:id="4"/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versus </w:t>
            </w:r>
          </w:p>
          <w:p w14:paraId="474AE65E" w14:textId="56ADA1AA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20-24 teeth</w:t>
            </w:r>
          </w:p>
        </w:tc>
        <w:tc>
          <w:tcPr>
            <w:tcW w:w="1388" w:type="pct"/>
            <w:gridSpan w:val="3"/>
            <w:shd w:val="clear" w:color="auto" w:fill="FFFFFF" w:themeFill="background1"/>
          </w:tcPr>
          <w:p w14:paraId="00767891" w14:textId="77777777" w:rsidR="008E001C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 xml:space="preserve">20-24 teeth versus </w:t>
            </w:r>
          </w:p>
          <w:p w14:paraId="1F747C57" w14:textId="04E5D704" w:rsidR="0029709B" w:rsidRPr="00F968BD" w:rsidRDefault="0029709B" w:rsidP="00B22211">
            <w:pPr>
              <w:spacing w:after="0" w:line="240" w:lineRule="auto"/>
              <w:rPr>
                <w:rFonts w:ascii="Times New Roman" w:hAnsi="Times New Roman" w:cs="Times New Roman"/>
                <w:i/>
                <w:lang w:val="en-GB"/>
              </w:rPr>
            </w:pPr>
            <w:r w:rsidRPr="00F968BD">
              <w:rPr>
                <w:rFonts w:ascii="Times New Roman" w:hAnsi="Times New Roman" w:cs="Times New Roman"/>
                <w:i/>
                <w:lang w:val="en-GB"/>
              </w:rPr>
              <w:t>25-28 teeth</w:t>
            </w:r>
          </w:p>
        </w:tc>
      </w:tr>
      <w:tr w:rsidR="007E73A8" w:rsidRPr="00F968BD" w14:paraId="47C1FEBA" w14:textId="77777777" w:rsidTr="007E73A8">
        <w:tc>
          <w:tcPr>
            <w:tcW w:w="839" w:type="pct"/>
          </w:tcPr>
          <w:p w14:paraId="000527EE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ertile 1 (ref.)</w:t>
            </w:r>
          </w:p>
        </w:tc>
        <w:tc>
          <w:tcPr>
            <w:tcW w:w="511" w:type="pct"/>
            <w:shd w:val="clear" w:color="auto" w:fill="FFFFFF" w:themeFill="background1"/>
          </w:tcPr>
          <w:p w14:paraId="60D97514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17" w:type="pct"/>
            <w:shd w:val="clear" w:color="auto" w:fill="FFFFFF" w:themeFill="background1"/>
          </w:tcPr>
          <w:p w14:paraId="116D7323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2EE6B226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1" w:type="pct"/>
            <w:shd w:val="clear" w:color="auto" w:fill="FFFFFF" w:themeFill="background1"/>
          </w:tcPr>
          <w:p w14:paraId="634D2AA1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17" w:type="pct"/>
            <w:shd w:val="clear" w:color="auto" w:fill="FFFFFF" w:themeFill="background1"/>
          </w:tcPr>
          <w:p w14:paraId="22693FA0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3ABAAE7F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3" w:type="pct"/>
            <w:shd w:val="clear" w:color="auto" w:fill="FFFFFF" w:themeFill="background1"/>
          </w:tcPr>
          <w:p w14:paraId="26C52205" w14:textId="2039B5AD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</w:t>
            </w:r>
          </w:p>
        </w:tc>
        <w:tc>
          <w:tcPr>
            <w:tcW w:w="417" w:type="pct"/>
            <w:shd w:val="clear" w:color="auto" w:fill="FFFFFF" w:themeFill="background1"/>
          </w:tcPr>
          <w:p w14:paraId="73B6D229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458" w:type="pct"/>
            <w:shd w:val="clear" w:color="auto" w:fill="FFFFFF" w:themeFill="background1"/>
          </w:tcPr>
          <w:p w14:paraId="47A95F83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8E001C" w:rsidRPr="00F968BD" w14:paraId="6CCF0E50" w14:textId="77777777" w:rsidTr="007E73A8">
        <w:tc>
          <w:tcPr>
            <w:tcW w:w="839" w:type="pct"/>
          </w:tcPr>
          <w:p w14:paraId="7856131D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bookmarkStart w:id="5" w:name="_Hlk150952646"/>
            <w:r w:rsidRPr="00F968BD">
              <w:rPr>
                <w:rFonts w:ascii="Times New Roman" w:hAnsi="Times New Roman" w:cs="Times New Roman"/>
                <w:lang w:val="en-GB"/>
              </w:rPr>
              <w:t>Tertile 2</w:t>
            </w:r>
          </w:p>
        </w:tc>
        <w:tc>
          <w:tcPr>
            <w:tcW w:w="511" w:type="pct"/>
            <w:shd w:val="clear" w:color="auto" w:fill="FFFFFF" w:themeFill="background1"/>
          </w:tcPr>
          <w:p w14:paraId="19282ECE" w14:textId="40E5553C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.23 (0.6</w:t>
            </w:r>
            <w:r w:rsidR="00CE6284" w:rsidRPr="00F968BD">
              <w:rPr>
                <w:rFonts w:ascii="Times New Roman" w:hAnsi="Times New Roman" w:cs="Times New Roman"/>
                <w:lang w:val="en-GB"/>
              </w:rPr>
              <w:t>4</w:t>
            </w:r>
            <w:r w:rsidRPr="00F968BD">
              <w:rPr>
                <w:rFonts w:ascii="Times New Roman" w:hAnsi="Times New Roman" w:cs="Times New Roman"/>
                <w:lang w:val="en-GB"/>
              </w:rPr>
              <w:t>,2.37)</w:t>
            </w:r>
          </w:p>
        </w:tc>
        <w:tc>
          <w:tcPr>
            <w:tcW w:w="417" w:type="pct"/>
            <w:shd w:val="clear" w:color="auto" w:fill="FFFFFF" w:themeFill="background1"/>
          </w:tcPr>
          <w:p w14:paraId="359864A3" w14:textId="66263CAD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30</w:t>
            </w:r>
          </w:p>
        </w:tc>
        <w:tc>
          <w:tcPr>
            <w:tcW w:w="458" w:type="pct"/>
            <w:shd w:val="clear" w:color="auto" w:fill="FFFFFF" w:themeFill="background1"/>
          </w:tcPr>
          <w:p w14:paraId="325985DA" w14:textId="6A412672" w:rsidR="007E73A8" w:rsidRPr="00F968BD" w:rsidRDefault="00CE6284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07</w:t>
            </w:r>
          </w:p>
        </w:tc>
        <w:tc>
          <w:tcPr>
            <w:tcW w:w="511" w:type="pct"/>
            <w:shd w:val="clear" w:color="auto" w:fill="FFFFFF" w:themeFill="background1"/>
          </w:tcPr>
          <w:p w14:paraId="0BE7AA67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83</w:t>
            </w:r>
          </w:p>
          <w:p w14:paraId="2F70BE5C" w14:textId="19E314E8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0.42,1.63)</w:t>
            </w:r>
          </w:p>
        </w:tc>
        <w:tc>
          <w:tcPr>
            <w:tcW w:w="417" w:type="pct"/>
            <w:shd w:val="clear" w:color="auto" w:fill="FFFFFF" w:themeFill="background1"/>
          </w:tcPr>
          <w:p w14:paraId="134391D0" w14:textId="298B0E4E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585</w:t>
            </w:r>
          </w:p>
        </w:tc>
        <w:tc>
          <w:tcPr>
            <w:tcW w:w="458" w:type="pct"/>
            <w:shd w:val="clear" w:color="auto" w:fill="FFFFFF" w:themeFill="background1"/>
          </w:tcPr>
          <w:p w14:paraId="223D897E" w14:textId="35CFA9F9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116</w:t>
            </w:r>
          </w:p>
        </w:tc>
        <w:tc>
          <w:tcPr>
            <w:tcW w:w="513" w:type="pct"/>
            <w:shd w:val="clear" w:color="auto" w:fill="FFFFFF" w:themeFill="background1"/>
          </w:tcPr>
          <w:p w14:paraId="3389F1C7" w14:textId="77777777" w:rsidR="00D676D7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.49</w:t>
            </w:r>
          </w:p>
          <w:p w14:paraId="2DD071B4" w14:textId="2867DCAF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1.06,2.08)</w:t>
            </w:r>
          </w:p>
        </w:tc>
        <w:tc>
          <w:tcPr>
            <w:tcW w:w="417" w:type="pct"/>
            <w:shd w:val="clear" w:color="auto" w:fill="FFFFFF" w:themeFill="background1"/>
          </w:tcPr>
          <w:p w14:paraId="30A6D272" w14:textId="287AEBB0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20</w:t>
            </w:r>
          </w:p>
        </w:tc>
        <w:tc>
          <w:tcPr>
            <w:tcW w:w="458" w:type="pct"/>
            <w:shd w:val="clear" w:color="auto" w:fill="FFFFFF" w:themeFill="background1"/>
          </w:tcPr>
          <w:p w14:paraId="0AE420E8" w14:textId="0EB075DD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40</w:t>
            </w:r>
          </w:p>
        </w:tc>
      </w:tr>
      <w:tr w:rsidR="008E001C" w:rsidRPr="00F968BD" w14:paraId="4C7429FC" w14:textId="77777777" w:rsidTr="007E73A8">
        <w:tc>
          <w:tcPr>
            <w:tcW w:w="839" w:type="pct"/>
            <w:tcBorders>
              <w:bottom w:val="single" w:sz="4" w:space="0" w:color="auto"/>
            </w:tcBorders>
          </w:tcPr>
          <w:p w14:paraId="5E650F71" w14:textId="77777777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Tertile 3</w:t>
            </w:r>
          </w:p>
        </w:tc>
        <w:tc>
          <w:tcPr>
            <w:tcW w:w="51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60EB7E92" w14:textId="46B9A15E" w:rsidR="008E001C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2.28</w:t>
            </w:r>
          </w:p>
          <w:p w14:paraId="660E4FF8" w14:textId="45639F4D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1.22,4.26)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4E1EC8D7" w14:textId="3D492869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10</w:t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0E0BC197" w14:textId="3AA0064F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1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77209D33" w14:textId="77777777" w:rsidR="008E001C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.62</w:t>
            </w:r>
          </w:p>
          <w:p w14:paraId="740E7D64" w14:textId="393B9D65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0.85,3.09)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6AED66BA" w14:textId="7AB88A33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144</w:t>
            </w:r>
            <w:r w:rsidRPr="00F968BD">
              <w:rPr>
                <w:rFonts w:ascii="Times New Roman" w:hAnsi="Times New Roman" w:cs="Times New Roman"/>
                <w:lang w:val="en-GB"/>
              </w:rPr>
              <w:tab/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308AE216" w14:textId="281EC716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513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287CD5F1" w14:textId="4E0D2EB7" w:rsidR="008E001C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1.41</w:t>
            </w:r>
          </w:p>
          <w:p w14:paraId="5B102ADA" w14:textId="58284B20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(0.99,2.00)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1648C444" w14:textId="6293AB12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  <w:r w:rsidRPr="00F968BD">
              <w:rPr>
                <w:rFonts w:ascii="Times New Roman" w:hAnsi="Times New Roman" w:cs="Times New Roman"/>
                <w:lang w:val="en-GB"/>
              </w:rPr>
              <w:t>0.055</w:t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FFFFFF" w:themeFill="background1"/>
          </w:tcPr>
          <w:p w14:paraId="009E1ABB" w14:textId="3FC86E49" w:rsidR="007E73A8" w:rsidRPr="00F968BD" w:rsidRDefault="007E73A8" w:rsidP="007E73A8">
            <w:pPr>
              <w:spacing w:after="0" w:line="24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</w:tbl>
    <w:bookmarkEnd w:id="5"/>
    <w:p w14:paraId="1F7B8F47" w14:textId="3FF170A1" w:rsidR="0029709B" w:rsidRPr="00F968BD" w:rsidRDefault="0029709B" w:rsidP="0029709B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Model adjusted for sex, age, education, smoking status, toothbrushing frequency,</w:t>
      </w:r>
      <w:r w:rsidR="003D0BD7" w:rsidRPr="003D0BD7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 xml:space="preserve"> </w:t>
      </w:r>
      <w:r w:rsidR="003D0BD7"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body mass index</w:t>
      </w: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, and physical activity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2199CC4F" w14:textId="2C7AB7AB" w:rsidR="002F7109" w:rsidRPr="00F968BD" w:rsidRDefault="0029709B" w:rsidP="00F01B5B">
      <w:pPr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</w:pPr>
      <w:r w:rsidRPr="00F968BD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Abbreviation: OR: odds ratio, CI: confidence interval</w:t>
      </w:r>
      <w:r w:rsidR="00CF254F">
        <w:rPr>
          <w:rFonts w:ascii="Times New Roman" w:eastAsia="Times New Roman" w:hAnsi="Times New Roman" w:cs="Times New Roman"/>
          <w:sz w:val="20"/>
          <w:szCs w:val="20"/>
          <w:lang w:val="en-GB" w:eastAsia="nb-NO"/>
        </w:rPr>
        <w:t>.</w:t>
      </w:r>
    </w:p>
    <w:p w14:paraId="3D0CCD86" w14:textId="53D6639F" w:rsidR="002F7109" w:rsidRPr="007D79B1" w:rsidRDefault="007D79B1" w:rsidP="00F01B5B">
      <w:pPr>
        <w:rPr>
          <w:rFonts w:ascii="Times New Roman" w:hAnsi="Times New Roman" w:cs="Times New Roman"/>
          <w:sz w:val="24"/>
          <w:lang w:val="en-GB"/>
        </w:rPr>
      </w:pPr>
      <w:r w:rsidRPr="007D79B1">
        <w:rPr>
          <w:rFonts w:ascii="Times New Roman" w:hAnsi="Times New Roman" w:cs="Times New Roman"/>
          <w:sz w:val="24"/>
          <w:lang w:val="en-GB"/>
        </w:rPr>
        <w:t>References:</w:t>
      </w:r>
    </w:p>
    <w:p w14:paraId="4940AA32" w14:textId="77777777" w:rsidR="00CA2914" w:rsidRPr="00D676D7" w:rsidRDefault="002F7109" w:rsidP="00CA2914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r w:rsidRPr="00D676D7">
        <w:rPr>
          <w:rFonts w:ascii="Times New Roman" w:hAnsi="Times New Roman" w:cs="Times New Roman"/>
          <w:noProof w:val="0"/>
          <w:sz w:val="24"/>
          <w:lang w:val="en-GB"/>
        </w:rPr>
        <w:fldChar w:fldCharType="begin"/>
      </w:r>
      <w:r w:rsidRPr="00D676D7">
        <w:rPr>
          <w:rFonts w:ascii="Times New Roman" w:hAnsi="Times New Roman" w:cs="Times New Roman"/>
          <w:noProof w:val="0"/>
          <w:sz w:val="24"/>
          <w:lang w:val="en-GB"/>
        </w:rPr>
        <w:instrText xml:space="preserve"> ADDIN EN.REFLIST </w:instrText>
      </w:r>
      <w:r w:rsidRPr="00D676D7">
        <w:rPr>
          <w:rFonts w:ascii="Times New Roman" w:hAnsi="Times New Roman" w:cs="Times New Roman"/>
          <w:noProof w:val="0"/>
          <w:sz w:val="24"/>
          <w:lang w:val="en-GB"/>
        </w:rPr>
        <w:fldChar w:fldCharType="separate"/>
      </w:r>
      <w:r w:rsidR="00CA2914" w:rsidRPr="00D676D7">
        <w:rPr>
          <w:rFonts w:ascii="Times New Roman" w:hAnsi="Times New Roman" w:cs="Times New Roman"/>
          <w:noProof w:val="0"/>
          <w:sz w:val="24"/>
          <w:lang w:val="en-GB"/>
        </w:rPr>
        <w:t>1.</w:t>
      </w:r>
      <w:r w:rsidR="00CA2914" w:rsidRPr="00D676D7">
        <w:rPr>
          <w:rFonts w:ascii="Times New Roman" w:hAnsi="Times New Roman" w:cs="Times New Roman"/>
          <w:noProof w:val="0"/>
          <w:sz w:val="24"/>
          <w:lang w:val="en-GB"/>
        </w:rPr>
        <w:tab/>
        <w:t>Willett W (2013) Nutritional Epidemiology: OUP USA.</w:t>
      </w:r>
    </w:p>
    <w:p w14:paraId="0F38597C" w14:textId="77777777" w:rsidR="00CA2914" w:rsidRPr="00D676D7" w:rsidRDefault="00CA2914" w:rsidP="00CA2914">
      <w:pPr>
        <w:pStyle w:val="EndNoteBibliography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r w:rsidRPr="00D676D7">
        <w:rPr>
          <w:rFonts w:ascii="Times New Roman" w:hAnsi="Times New Roman" w:cs="Times New Roman"/>
          <w:noProof w:val="0"/>
          <w:sz w:val="24"/>
          <w:lang w:val="en-GB"/>
        </w:rPr>
        <w:t>2.</w:t>
      </w:r>
      <w:r w:rsidRPr="00D676D7">
        <w:rPr>
          <w:rFonts w:ascii="Times New Roman" w:hAnsi="Times New Roman" w:cs="Times New Roman"/>
          <w:noProof w:val="0"/>
          <w:sz w:val="24"/>
          <w:lang w:val="en-GB"/>
        </w:rPr>
        <w:tab/>
        <w:t>Willett WC, Howe GR Kushi LH (1997) Adjustment for total energy intake in epidemiologic studies. Am J Clin Nutr 65, 1220S-1228S; discussion 1229S-1231S.</w:t>
      </w:r>
    </w:p>
    <w:p w14:paraId="6818822E" w14:textId="36F5707F" w:rsidR="00F01B5B" w:rsidRPr="0031059D" w:rsidRDefault="002F7109" w:rsidP="0031059D">
      <w:pPr>
        <w:shd w:val="clear" w:color="auto" w:fill="FFFFFF"/>
        <w:spacing w:after="240" w:line="360" w:lineRule="auto"/>
        <w:jc w:val="both"/>
        <w:outlineLvl w:val="0"/>
        <w:rPr>
          <w:lang w:val="en-US"/>
        </w:rPr>
      </w:pPr>
      <w:r w:rsidRPr="00D676D7">
        <w:rPr>
          <w:rFonts w:ascii="Times New Roman" w:hAnsi="Times New Roman" w:cs="Times New Roman"/>
          <w:sz w:val="24"/>
          <w:lang w:val="en-GB"/>
        </w:rPr>
        <w:fldChar w:fldCharType="end"/>
      </w:r>
    </w:p>
    <w:sectPr w:rsidR="00F01B5B" w:rsidRPr="0031059D">
      <w:head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68BFA1" w14:textId="77777777" w:rsidR="00831E74" w:rsidRDefault="00831E74" w:rsidP="00CF254F">
      <w:pPr>
        <w:spacing w:after="0" w:line="240" w:lineRule="auto"/>
      </w:pPr>
      <w:r>
        <w:separator/>
      </w:r>
    </w:p>
  </w:endnote>
  <w:endnote w:type="continuationSeparator" w:id="0">
    <w:p w14:paraId="22B707C0" w14:textId="77777777" w:rsidR="00831E74" w:rsidRDefault="00831E74" w:rsidP="00CF25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9DB599" w14:textId="77777777" w:rsidR="00831E74" w:rsidRDefault="00831E74" w:rsidP="00CF254F">
      <w:pPr>
        <w:spacing w:after="0" w:line="240" w:lineRule="auto"/>
      </w:pPr>
      <w:r>
        <w:separator/>
      </w:r>
    </w:p>
  </w:footnote>
  <w:footnote w:type="continuationSeparator" w:id="0">
    <w:p w14:paraId="1B19E687" w14:textId="77777777" w:rsidR="00831E74" w:rsidRDefault="00831E74" w:rsidP="00CF25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41380813"/>
      <w:docPartObj>
        <w:docPartGallery w:val="Page Numbers (Top of Page)"/>
        <w:docPartUnique/>
      </w:docPartObj>
    </w:sdtPr>
    <w:sdtContent>
      <w:p w14:paraId="6E11E683" w14:textId="2B7791C2" w:rsidR="00CF254F" w:rsidRDefault="00CF254F">
        <w:pPr>
          <w:pStyle w:val="Head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1A3A69A" w14:textId="77777777" w:rsidR="00CF254F" w:rsidRDefault="00CF25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D547B7"/>
    <w:multiLevelType w:val="multilevel"/>
    <w:tmpl w:val="6630B0E2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44" w:hanging="1800"/>
      </w:pPr>
      <w:rPr>
        <w:rFonts w:hint="default"/>
      </w:rPr>
    </w:lvl>
  </w:abstractNum>
  <w:abstractNum w:abstractNumId="1" w15:restartNumberingAfterBreak="0">
    <w:nsid w:val="35B35DFB"/>
    <w:multiLevelType w:val="hybridMultilevel"/>
    <w:tmpl w:val="18A01B9C"/>
    <w:lvl w:ilvl="0" w:tplc="0414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7662A5"/>
    <w:multiLevelType w:val="multilevel"/>
    <w:tmpl w:val="B33441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8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3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44" w:hanging="1800"/>
      </w:pPr>
      <w:rPr>
        <w:rFonts w:hint="default"/>
      </w:rPr>
    </w:lvl>
  </w:abstractNum>
  <w:abstractNum w:abstractNumId="3" w15:restartNumberingAfterBreak="0">
    <w:nsid w:val="4FF81529"/>
    <w:multiLevelType w:val="hybridMultilevel"/>
    <w:tmpl w:val="3B60425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70336579">
    <w:abstractNumId w:val="2"/>
  </w:num>
  <w:num w:numId="2" w16cid:durableId="148526505">
    <w:abstractNumId w:val="0"/>
  </w:num>
  <w:num w:numId="3" w16cid:durableId="1949459018">
    <w:abstractNumId w:val="1"/>
  </w:num>
  <w:num w:numId="4" w16cid:durableId="12145797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z25xtxld9t5ae5ddv5sf50p95tza299wz9&quot;&gt;My EndNote Library ANRIL Copy&lt;record-ids&gt;&lt;item&gt;479&lt;/item&gt;&lt;item&gt;506&lt;/item&gt;&lt;/record-ids&gt;&lt;/item&gt;&lt;/Libraries&gt;"/>
  </w:docVars>
  <w:rsids>
    <w:rsidRoot w:val="00AE7551"/>
    <w:rsid w:val="00095394"/>
    <w:rsid w:val="0013613D"/>
    <w:rsid w:val="001A5405"/>
    <w:rsid w:val="002006E7"/>
    <w:rsid w:val="002043D7"/>
    <w:rsid w:val="00234798"/>
    <w:rsid w:val="002519BD"/>
    <w:rsid w:val="00291BBC"/>
    <w:rsid w:val="0029709B"/>
    <w:rsid w:val="002E5257"/>
    <w:rsid w:val="002F191C"/>
    <w:rsid w:val="002F41C3"/>
    <w:rsid w:val="002F6760"/>
    <w:rsid w:val="002F7109"/>
    <w:rsid w:val="0031059D"/>
    <w:rsid w:val="00317FB3"/>
    <w:rsid w:val="00361F8D"/>
    <w:rsid w:val="0037713C"/>
    <w:rsid w:val="003A5018"/>
    <w:rsid w:val="003D0BD7"/>
    <w:rsid w:val="00446D2D"/>
    <w:rsid w:val="004479D1"/>
    <w:rsid w:val="005D2CBA"/>
    <w:rsid w:val="00613F7E"/>
    <w:rsid w:val="00633845"/>
    <w:rsid w:val="007267B5"/>
    <w:rsid w:val="007B47AB"/>
    <w:rsid w:val="007D79B1"/>
    <w:rsid w:val="007E65F7"/>
    <w:rsid w:val="007E73A8"/>
    <w:rsid w:val="00831E74"/>
    <w:rsid w:val="008506AF"/>
    <w:rsid w:val="008D428D"/>
    <w:rsid w:val="008E001C"/>
    <w:rsid w:val="0092749A"/>
    <w:rsid w:val="00956288"/>
    <w:rsid w:val="00980113"/>
    <w:rsid w:val="00992E24"/>
    <w:rsid w:val="009F064C"/>
    <w:rsid w:val="00A62386"/>
    <w:rsid w:val="00A80F81"/>
    <w:rsid w:val="00A97420"/>
    <w:rsid w:val="00AA4607"/>
    <w:rsid w:val="00AE7551"/>
    <w:rsid w:val="00BD0BD9"/>
    <w:rsid w:val="00BF4BCC"/>
    <w:rsid w:val="00C1306B"/>
    <w:rsid w:val="00C23488"/>
    <w:rsid w:val="00CA2914"/>
    <w:rsid w:val="00CD0C39"/>
    <w:rsid w:val="00CD20C2"/>
    <w:rsid w:val="00CE2C2C"/>
    <w:rsid w:val="00CE5D07"/>
    <w:rsid w:val="00CE6284"/>
    <w:rsid w:val="00CF254F"/>
    <w:rsid w:val="00CF798F"/>
    <w:rsid w:val="00D12727"/>
    <w:rsid w:val="00D6603C"/>
    <w:rsid w:val="00D676D7"/>
    <w:rsid w:val="00DA3F84"/>
    <w:rsid w:val="00DA58C6"/>
    <w:rsid w:val="00DC0A16"/>
    <w:rsid w:val="00E62CA3"/>
    <w:rsid w:val="00E91A2E"/>
    <w:rsid w:val="00EB50CA"/>
    <w:rsid w:val="00EB78C9"/>
    <w:rsid w:val="00EE1273"/>
    <w:rsid w:val="00F01B5B"/>
    <w:rsid w:val="00F52F64"/>
    <w:rsid w:val="00F55042"/>
    <w:rsid w:val="00F76026"/>
    <w:rsid w:val="00F968BD"/>
    <w:rsid w:val="00FC340D"/>
    <w:rsid w:val="00FE02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7D75C1"/>
  <w15:chartTrackingRefBased/>
  <w15:docId w15:val="{5D07E33B-2735-4844-B459-15959BF04F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50C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E75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7602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F710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710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F710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F7109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043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43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43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3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3D7"/>
    <w:rPr>
      <w:b/>
      <w:bCs/>
      <w:sz w:val="20"/>
      <w:szCs w:val="20"/>
    </w:rPr>
  </w:style>
  <w:style w:type="paragraph" w:customStyle="1" w:styleId="Listeavsnitt1">
    <w:name w:val="Listeavsnitt1"/>
    <w:basedOn w:val="Normal"/>
    <w:rsid w:val="00317FB3"/>
    <w:pPr>
      <w:suppressAutoHyphens/>
      <w:autoSpaceDN w:val="0"/>
      <w:spacing w:line="251" w:lineRule="auto"/>
      <w:ind w:left="720"/>
      <w:textAlignment w:val="baseline"/>
    </w:pPr>
    <w:rPr>
      <w:rFonts w:ascii="Calibri" w:eastAsia="Calibri" w:hAnsi="Calibri" w:cs="Times New Roman"/>
      <w:kern w:val="0"/>
      <w14:ligatures w14:val="none"/>
    </w:rPr>
  </w:style>
  <w:style w:type="paragraph" w:styleId="Revision">
    <w:name w:val="Revision"/>
    <w:hidden/>
    <w:uiPriority w:val="99"/>
    <w:semiHidden/>
    <w:rsid w:val="00361F8D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CF254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254F"/>
  </w:style>
  <w:style w:type="paragraph" w:styleId="Footer">
    <w:name w:val="footer"/>
    <w:basedOn w:val="Normal"/>
    <w:link w:val="FooterChar"/>
    <w:uiPriority w:val="99"/>
    <w:unhideWhenUsed/>
    <w:rsid w:val="00CF254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254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C8BCE0-A7A8-4E79-AA25-421941857D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3</Pages>
  <Words>2765</Words>
  <Characters>14657</Characters>
  <Application>Microsoft Office Word</Application>
  <DocSecurity>0</DocSecurity>
  <Lines>122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UiT The Arctic University of Norway</Company>
  <LinksUpToDate>false</LinksUpToDate>
  <CharactersWithSpaces>17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Petrenya</dc:creator>
  <cp:keywords/>
  <dc:description/>
  <cp:lastModifiedBy>Natalia Petrenya</cp:lastModifiedBy>
  <cp:revision>2</cp:revision>
  <dcterms:created xsi:type="dcterms:W3CDTF">2024-01-08T18:34:00Z</dcterms:created>
  <dcterms:modified xsi:type="dcterms:W3CDTF">2024-01-08T18:34:00Z</dcterms:modified>
</cp:coreProperties>
</file>